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B6951" w14:textId="3D5D0CDD" w:rsidR="00BD47B7" w:rsidRDefault="00BE6E47" w:rsidP="006E686E">
      <w:pPr>
        <w:tabs>
          <w:tab w:val="left" w:pos="3828"/>
          <w:tab w:val="left" w:pos="10490"/>
        </w:tabs>
        <w:spacing w:after="0" w:line="240" w:lineRule="auto"/>
        <w:jc w:val="both"/>
        <w:rPr>
          <w:rFonts w:ascii="Palatino Linotype" w:hAnsi="Palatino Linotype"/>
          <w:sz w:val="16"/>
          <w:szCs w:val="16"/>
        </w:rPr>
      </w:pPr>
      <w:r>
        <w:rPr>
          <w:rFonts w:ascii="Palatino Linotype" w:hAnsi="Palatino Linotype"/>
          <w:b/>
          <w:sz w:val="16"/>
          <w:szCs w:val="16"/>
        </w:rPr>
        <w:t>T</w:t>
      </w:r>
      <w:r w:rsidR="00BD47B7" w:rsidRPr="0008231C">
        <w:rPr>
          <w:rFonts w:ascii="Palatino Linotype" w:hAnsi="Palatino Linotype"/>
          <w:b/>
          <w:sz w:val="16"/>
          <w:szCs w:val="16"/>
        </w:rPr>
        <w:t xml:space="preserve">able </w:t>
      </w:r>
      <w:r w:rsidR="006E686E">
        <w:rPr>
          <w:rFonts w:ascii="Palatino Linotype" w:hAnsi="Palatino Linotype"/>
          <w:b/>
          <w:sz w:val="16"/>
          <w:szCs w:val="16"/>
        </w:rPr>
        <w:t>S</w:t>
      </w:r>
      <w:r w:rsidR="00BD47B7" w:rsidRPr="0008231C">
        <w:rPr>
          <w:rFonts w:ascii="Palatino Linotype" w:hAnsi="Palatino Linotype"/>
          <w:b/>
          <w:sz w:val="16"/>
          <w:szCs w:val="16"/>
        </w:rPr>
        <w:t>2.</w:t>
      </w:r>
      <w:r w:rsidR="00BD47B7" w:rsidRPr="0008231C">
        <w:rPr>
          <w:rFonts w:ascii="Palatino Linotype" w:hAnsi="Palatino Linotype"/>
          <w:sz w:val="16"/>
          <w:szCs w:val="16"/>
        </w:rPr>
        <w:t xml:space="preserve"> Species investigated with regards to interacting with LGDs, responding to LGDs, or being affected by LGDs, and the direction of any reported effects. Each species is listed along with their status as a target or non-target species and their IUCN Red List status. Where interactions were present, or responses and effects negative or positive, we categorised the species as having been affected by LGDs (Y = yes in </w:t>
      </w:r>
      <w:r w:rsidR="0008231C">
        <w:rPr>
          <w:rFonts w:ascii="Palatino Linotype" w:hAnsi="Palatino Linotype"/>
          <w:sz w:val="16"/>
          <w:szCs w:val="16"/>
        </w:rPr>
        <w:t>“</w:t>
      </w:r>
      <w:r w:rsidR="00BD47B7" w:rsidRPr="0008231C">
        <w:rPr>
          <w:rFonts w:ascii="Palatino Linotype" w:hAnsi="Palatino Linotype"/>
          <w:sz w:val="16"/>
          <w:szCs w:val="16"/>
        </w:rPr>
        <w:t>Affected</w:t>
      </w:r>
      <w:r w:rsidR="0008231C">
        <w:rPr>
          <w:rFonts w:ascii="Palatino Linotype" w:hAnsi="Palatino Linotype"/>
          <w:sz w:val="16"/>
          <w:szCs w:val="16"/>
        </w:rPr>
        <w:t>”</w:t>
      </w:r>
      <w:r w:rsidR="00BD47B7" w:rsidRPr="0008231C">
        <w:rPr>
          <w:rFonts w:ascii="Palatino Linotype" w:hAnsi="Palatino Linotype"/>
          <w:sz w:val="16"/>
          <w:szCs w:val="16"/>
        </w:rPr>
        <w:t>). In total, we found 83 named species in the 56 publications from the literature search (1970-July 2020), 80 of which were categorised as having been affected by LGDs in at least one publication. The three species that were monitored but categorised as not having been affected by LGDs are highlighted with blue text.</w:t>
      </w:r>
    </w:p>
    <w:p w14:paraId="70531AB9" w14:textId="77777777" w:rsidR="00093384" w:rsidRPr="0008231C" w:rsidRDefault="00093384" w:rsidP="006E686E">
      <w:pPr>
        <w:tabs>
          <w:tab w:val="left" w:pos="1701"/>
        </w:tabs>
        <w:spacing w:after="0" w:line="240" w:lineRule="auto"/>
        <w:jc w:val="both"/>
        <w:rPr>
          <w:rFonts w:ascii="Palatino Linotype" w:hAnsi="Palatino Linotype"/>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843"/>
        <w:gridCol w:w="992"/>
        <w:gridCol w:w="2977"/>
        <w:gridCol w:w="2551"/>
        <w:gridCol w:w="2268"/>
        <w:gridCol w:w="993"/>
      </w:tblGrid>
      <w:tr w:rsidR="00BE5E7D" w:rsidRPr="0008231C" w14:paraId="2B900CA5" w14:textId="223C318E" w:rsidTr="000544A6">
        <w:trPr>
          <w:trHeight w:val="284"/>
          <w:jc w:val="center"/>
        </w:trPr>
        <w:tc>
          <w:tcPr>
            <w:tcW w:w="1838" w:type="dxa"/>
            <w:shd w:val="clear" w:color="auto" w:fill="auto"/>
            <w:noWrap/>
            <w:vAlign w:val="center"/>
            <w:hideMark/>
          </w:tcPr>
          <w:p w14:paraId="26BE0CE9" w14:textId="0118C381" w:rsidR="00BE5E7D" w:rsidRPr="0008231C" w:rsidRDefault="00BE5E7D" w:rsidP="00093384">
            <w:pPr>
              <w:spacing w:after="0" w:line="240" w:lineRule="auto"/>
              <w:jc w:val="center"/>
              <w:rPr>
                <w:rFonts w:ascii="Palatino Linotype" w:eastAsia="Times New Roman" w:hAnsi="Palatino Linotype" w:cstheme="minorHAnsi"/>
                <w:b/>
                <w:color w:val="000000"/>
                <w:sz w:val="16"/>
                <w:szCs w:val="16"/>
              </w:rPr>
            </w:pPr>
            <w:r w:rsidRPr="0008231C">
              <w:rPr>
                <w:rFonts w:ascii="Palatino Linotype" w:hAnsi="Palatino Linotype"/>
                <w:b/>
                <w:sz w:val="16"/>
                <w:szCs w:val="16"/>
              </w:rPr>
              <w:t>Common name</w:t>
            </w:r>
          </w:p>
        </w:tc>
        <w:tc>
          <w:tcPr>
            <w:tcW w:w="1843" w:type="dxa"/>
            <w:shd w:val="clear" w:color="auto" w:fill="auto"/>
            <w:noWrap/>
            <w:vAlign w:val="center"/>
            <w:hideMark/>
          </w:tcPr>
          <w:p w14:paraId="640212FF" w14:textId="721F79F2" w:rsidR="00BE5E7D" w:rsidRPr="0008231C" w:rsidRDefault="00BE5E7D" w:rsidP="00093384">
            <w:pPr>
              <w:spacing w:after="0" w:line="240" w:lineRule="auto"/>
              <w:jc w:val="center"/>
              <w:rPr>
                <w:rFonts w:ascii="Palatino Linotype" w:eastAsia="Times New Roman" w:hAnsi="Palatino Linotype" w:cstheme="minorHAnsi"/>
                <w:b/>
                <w:color w:val="000000"/>
                <w:sz w:val="16"/>
                <w:szCs w:val="16"/>
              </w:rPr>
            </w:pPr>
            <w:r w:rsidRPr="0008231C">
              <w:rPr>
                <w:rFonts w:ascii="Palatino Linotype" w:hAnsi="Palatino Linotype"/>
                <w:b/>
                <w:sz w:val="16"/>
                <w:szCs w:val="16"/>
              </w:rPr>
              <w:t>Scientific name</w:t>
            </w:r>
          </w:p>
        </w:tc>
        <w:tc>
          <w:tcPr>
            <w:tcW w:w="992" w:type="dxa"/>
            <w:shd w:val="clear" w:color="auto" w:fill="auto"/>
            <w:noWrap/>
            <w:vAlign w:val="center"/>
            <w:hideMark/>
          </w:tcPr>
          <w:p w14:paraId="3E9F9DFF" w14:textId="433C078B" w:rsidR="00BE5E7D" w:rsidRPr="0008231C" w:rsidRDefault="00161BAA" w:rsidP="00093384">
            <w:pPr>
              <w:spacing w:after="0" w:line="240" w:lineRule="auto"/>
              <w:jc w:val="center"/>
              <w:rPr>
                <w:rFonts w:ascii="Palatino Linotype" w:eastAsia="Times New Roman" w:hAnsi="Palatino Linotype" w:cstheme="minorHAnsi"/>
                <w:b/>
                <w:color w:val="000000"/>
                <w:sz w:val="16"/>
                <w:szCs w:val="16"/>
              </w:rPr>
            </w:pPr>
            <w:r w:rsidRPr="0008231C">
              <w:rPr>
                <w:rFonts w:ascii="Palatino Linotype" w:hAnsi="Palatino Linotype"/>
                <w:b/>
                <w:sz w:val="16"/>
                <w:szCs w:val="16"/>
              </w:rPr>
              <w:t>IUCN</w:t>
            </w:r>
            <w:r w:rsidR="00BE5E7D" w:rsidRPr="0008231C">
              <w:rPr>
                <w:rFonts w:ascii="Palatino Linotype" w:hAnsi="Palatino Linotype"/>
                <w:b/>
                <w:sz w:val="16"/>
                <w:szCs w:val="16"/>
              </w:rPr>
              <w:t xml:space="preserve"> Status</w:t>
            </w:r>
          </w:p>
        </w:tc>
        <w:tc>
          <w:tcPr>
            <w:tcW w:w="2977" w:type="dxa"/>
            <w:shd w:val="clear" w:color="auto" w:fill="auto"/>
            <w:vAlign w:val="center"/>
            <w:hideMark/>
          </w:tcPr>
          <w:p w14:paraId="38245986" w14:textId="2631FA8F" w:rsidR="00BE5E7D" w:rsidRPr="0008231C" w:rsidRDefault="00BE5E7D" w:rsidP="00093384">
            <w:pPr>
              <w:spacing w:after="0" w:line="240" w:lineRule="auto"/>
              <w:jc w:val="center"/>
              <w:rPr>
                <w:rFonts w:ascii="Palatino Linotype" w:eastAsia="Times New Roman" w:hAnsi="Palatino Linotype" w:cstheme="minorHAnsi"/>
                <w:b/>
                <w:color w:val="000000"/>
                <w:sz w:val="16"/>
                <w:szCs w:val="16"/>
              </w:rPr>
            </w:pPr>
            <w:r w:rsidRPr="0008231C">
              <w:rPr>
                <w:rFonts w:ascii="Palatino Linotype" w:hAnsi="Palatino Linotype"/>
                <w:b/>
                <w:sz w:val="16"/>
                <w:szCs w:val="16"/>
              </w:rPr>
              <w:t>Interactions</w:t>
            </w:r>
          </w:p>
        </w:tc>
        <w:tc>
          <w:tcPr>
            <w:tcW w:w="2551" w:type="dxa"/>
            <w:vAlign w:val="center"/>
          </w:tcPr>
          <w:p w14:paraId="383F90EB" w14:textId="3DCDA5A1" w:rsidR="00BE5E7D" w:rsidRPr="0008231C" w:rsidRDefault="00BE5E7D" w:rsidP="00093384">
            <w:pPr>
              <w:spacing w:after="0" w:line="240" w:lineRule="auto"/>
              <w:jc w:val="center"/>
              <w:rPr>
                <w:rFonts w:ascii="Palatino Linotype" w:hAnsi="Palatino Linotype"/>
                <w:b/>
                <w:sz w:val="16"/>
                <w:szCs w:val="16"/>
              </w:rPr>
            </w:pPr>
            <w:r w:rsidRPr="0008231C">
              <w:rPr>
                <w:rFonts w:ascii="Palatino Linotype" w:hAnsi="Palatino Linotype"/>
                <w:b/>
                <w:sz w:val="16"/>
                <w:szCs w:val="16"/>
              </w:rPr>
              <w:t>Responses</w:t>
            </w:r>
          </w:p>
        </w:tc>
        <w:tc>
          <w:tcPr>
            <w:tcW w:w="2268" w:type="dxa"/>
            <w:vAlign w:val="center"/>
          </w:tcPr>
          <w:p w14:paraId="6C45092B" w14:textId="77909444" w:rsidR="00BE5E7D" w:rsidRPr="0008231C" w:rsidRDefault="00BE5E7D" w:rsidP="00093384">
            <w:pPr>
              <w:spacing w:after="0" w:line="240" w:lineRule="auto"/>
              <w:jc w:val="center"/>
              <w:rPr>
                <w:rFonts w:ascii="Palatino Linotype" w:hAnsi="Palatino Linotype"/>
                <w:b/>
                <w:sz w:val="16"/>
                <w:szCs w:val="16"/>
              </w:rPr>
            </w:pPr>
            <w:r w:rsidRPr="0008231C">
              <w:rPr>
                <w:rFonts w:ascii="Palatino Linotype" w:hAnsi="Palatino Linotype"/>
                <w:b/>
                <w:sz w:val="16"/>
                <w:szCs w:val="16"/>
              </w:rPr>
              <w:t>Effects</w:t>
            </w:r>
          </w:p>
        </w:tc>
        <w:tc>
          <w:tcPr>
            <w:tcW w:w="993" w:type="dxa"/>
            <w:vAlign w:val="center"/>
          </w:tcPr>
          <w:p w14:paraId="7A45D4F2" w14:textId="1017ED91" w:rsidR="00BE5E7D" w:rsidRPr="0008231C" w:rsidRDefault="00BA7EA4" w:rsidP="00093384">
            <w:pPr>
              <w:spacing w:after="0" w:line="240" w:lineRule="auto"/>
              <w:jc w:val="center"/>
              <w:rPr>
                <w:rFonts w:ascii="Palatino Linotype" w:hAnsi="Palatino Linotype"/>
                <w:b/>
                <w:sz w:val="16"/>
                <w:szCs w:val="16"/>
              </w:rPr>
            </w:pPr>
            <w:r w:rsidRPr="0008231C">
              <w:rPr>
                <w:rFonts w:ascii="Palatino Linotype" w:hAnsi="Palatino Linotype"/>
                <w:b/>
                <w:sz w:val="16"/>
                <w:szCs w:val="16"/>
              </w:rPr>
              <w:t>Affected</w:t>
            </w:r>
          </w:p>
        </w:tc>
      </w:tr>
      <w:tr w:rsidR="00952074" w:rsidRPr="0008231C" w14:paraId="00A9A071" w14:textId="1A524688" w:rsidTr="000544A6">
        <w:trPr>
          <w:trHeight w:val="284"/>
          <w:jc w:val="center"/>
        </w:trPr>
        <w:tc>
          <w:tcPr>
            <w:tcW w:w="13462" w:type="dxa"/>
            <w:gridSpan w:val="7"/>
            <w:shd w:val="clear" w:color="auto" w:fill="E7E6E6" w:themeFill="background2"/>
            <w:noWrap/>
            <w:vAlign w:val="center"/>
          </w:tcPr>
          <w:p w14:paraId="61689B02" w14:textId="171992C2" w:rsidR="00952074" w:rsidRPr="0008231C" w:rsidRDefault="00952074" w:rsidP="000544A6">
            <w:pPr>
              <w:tabs>
                <w:tab w:val="left" w:pos="9968"/>
              </w:tabs>
              <w:spacing w:after="0" w:line="240" w:lineRule="auto"/>
              <w:jc w:val="center"/>
              <w:rPr>
                <w:rFonts w:ascii="Palatino Linotype" w:hAnsi="Palatino Linotype"/>
                <w:sz w:val="16"/>
                <w:szCs w:val="16"/>
              </w:rPr>
            </w:pPr>
            <w:r w:rsidRPr="0008231C">
              <w:rPr>
                <w:rFonts w:ascii="Palatino Linotype" w:hAnsi="Palatino Linotype"/>
                <w:b/>
                <w:sz w:val="16"/>
                <w:szCs w:val="16"/>
              </w:rPr>
              <w:t>Target species</w:t>
            </w:r>
          </w:p>
        </w:tc>
      </w:tr>
      <w:tr w:rsidR="00BE5E7D" w:rsidRPr="0008231C" w14:paraId="7CE022C3" w14:textId="01BB3B4F" w:rsidTr="000544A6">
        <w:trPr>
          <w:trHeight w:val="284"/>
          <w:jc w:val="center"/>
        </w:trPr>
        <w:tc>
          <w:tcPr>
            <w:tcW w:w="1838" w:type="dxa"/>
            <w:shd w:val="clear" w:color="auto" w:fill="auto"/>
            <w:noWrap/>
            <w:vAlign w:val="center"/>
            <w:hideMark/>
          </w:tcPr>
          <w:p w14:paraId="5041D88D" w14:textId="5960E9DF" w:rsidR="00BE5E7D" w:rsidRPr="0008231C" w:rsidRDefault="00BE5E7D"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eetah</w:t>
            </w:r>
          </w:p>
        </w:tc>
        <w:tc>
          <w:tcPr>
            <w:tcW w:w="1843" w:type="dxa"/>
            <w:shd w:val="clear" w:color="auto" w:fill="auto"/>
            <w:noWrap/>
            <w:vAlign w:val="center"/>
            <w:hideMark/>
          </w:tcPr>
          <w:p w14:paraId="091D856C" w14:textId="690503CE" w:rsidR="00BE5E7D" w:rsidRPr="0008231C" w:rsidRDefault="00BE5E7D"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Acinonyx jubatus</w:t>
            </w:r>
          </w:p>
        </w:tc>
        <w:tc>
          <w:tcPr>
            <w:tcW w:w="992" w:type="dxa"/>
            <w:shd w:val="clear" w:color="auto" w:fill="FFFF00"/>
            <w:noWrap/>
            <w:vAlign w:val="center"/>
            <w:hideMark/>
          </w:tcPr>
          <w:p w14:paraId="4C943ECD" w14:textId="687A59A7" w:rsidR="00BE5E7D" w:rsidRPr="0008231C" w:rsidRDefault="00BE5E7D"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VU</w:t>
            </w:r>
          </w:p>
        </w:tc>
        <w:tc>
          <w:tcPr>
            <w:tcW w:w="2977" w:type="dxa"/>
            <w:shd w:val="clear" w:color="auto" w:fill="auto"/>
            <w:vAlign w:val="center"/>
            <w:hideMark/>
          </w:tcPr>
          <w:p w14:paraId="43DDBC97" w14:textId="06EB95B6" w:rsidR="00BE5E7D" w:rsidRPr="0008231C" w:rsidRDefault="00BE5E7D"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r w:rsidRPr="0008231C">
              <w:rPr>
                <w:rFonts w:ascii="Palatino Linotype" w:hAnsi="Palatino Linotype"/>
                <w:sz w:val="16"/>
                <w:szCs w:val="16"/>
              </w:rPr>
              <w:t>, not 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0D0A60E6" w14:textId="77777777" w:rsidR="00BE5E7D" w:rsidRPr="0008231C" w:rsidRDefault="00BE5E7D" w:rsidP="00093384">
            <w:pPr>
              <w:spacing w:after="0" w:line="240" w:lineRule="auto"/>
              <w:rPr>
                <w:rFonts w:ascii="Palatino Linotype" w:hAnsi="Palatino Linotype"/>
                <w:sz w:val="16"/>
                <w:szCs w:val="16"/>
              </w:rPr>
            </w:pPr>
          </w:p>
        </w:tc>
        <w:tc>
          <w:tcPr>
            <w:tcW w:w="2268" w:type="dxa"/>
            <w:vAlign w:val="center"/>
          </w:tcPr>
          <w:p w14:paraId="5625CCF0" w14:textId="5C4F00B6" w:rsidR="00BE5E7D" w:rsidRPr="0008231C" w:rsidRDefault="00BE5E7D" w:rsidP="00093384">
            <w:pPr>
              <w:spacing w:after="0" w:line="240" w:lineRule="auto"/>
              <w:rPr>
                <w:rFonts w:ascii="Palatino Linotype" w:hAnsi="Palatino Linotype"/>
                <w:sz w:val="16"/>
                <w:szCs w:val="16"/>
              </w:rPr>
            </w:pPr>
            <w:r w:rsidRPr="0008231C">
              <w:rPr>
                <w:rFonts w:ascii="Palatino Linotype" w:hAnsi="Palatino Linotype"/>
                <w:sz w:val="16"/>
                <w:szCs w:val="16"/>
              </w:rPr>
              <w:t>Surviv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r w:rsidRPr="0008231C">
              <w:rPr>
                <w:rFonts w:ascii="Palatino Linotype" w:hAnsi="Palatino Linotype"/>
                <w:sz w:val="16"/>
                <w:szCs w:val="16"/>
              </w:rPr>
              <w:t xml:space="preserve"> </w:t>
            </w:r>
          </w:p>
        </w:tc>
        <w:tc>
          <w:tcPr>
            <w:tcW w:w="993" w:type="dxa"/>
            <w:vAlign w:val="center"/>
          </w:tcPr>
          <w:p w14:paraId="06DEFC07" w14:textId="5C630BEE" w:rsidR="00BE5E7D" w:rsidRPr="0008231C" w:rsidRDefault="00BE5E7D"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51B6A306" w14:textId="77777777" w:rsidTr="000544A6">
        <w:trPr>
          <w:trHeight w:val="284"/>
          <w:jc w:val="center"/>
        </w:trPr>
        <w:tc>
          <w:tcPr>
            <w:tcW w:w="1838" w:type="dxa"/>
            <w:shd w:val="clear" w:color="auto" w:fill="auto"/>
            <w:noWrap/>
            <w:vAlign w:val="center"/>
          </w:tcPr>
          <w:p w14:paraId="1F1D7CB5" w14:textId="32C1753B"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Coyote</w:t>
            </w:r>
          </w:p>
        </w:tc>
        <w:tc>
          <w:tcPr>
            <w:tcW w:w="1843" w:type="dxa"/>
            <w:shd w:val="clear" w:color="auto" w:fill="auto"/>
            <w:noWrap/>
            <w:vAlign w:val="center"/>
          </w:tcPr>
          <w:p w14:paraId="4945DE55" w14:textId="361B7F33" w:rsidR="009A3A4E" w:rsidRPr="0008231C" w:rsidRDefault="009A3A4E" w:rsidP="00093384">
            <w:pPr>
              <w:spacing w:after="0" w:line="240" w:lineRule="auto"/>
              <w:rPr>
                <w:rFonts w:ascii="Palatino Linotype" w:hAnsi="Palatino Linotype"/>
                <w:i/>
                <w:sz w:val="16"/>
                <w:szCs w:val="16"/>
              </w:rPr>
            </w:pPr>
            <w:r w:rsidRPr="0008231C">
              <w:rPr>
                <w:rFonts w:ascii="Palatino Linotype" w:hAnsi="Palatino Linotype"/>
                <w:i/>
                <w:sz w:val="16"/>
                <w:szCs w:val="16"/>
              </w:rPr>
              <w:t>Canis latrans</w:t>
            </w:r>
          </w:p>
        </w:tc>
        <w:tc>
          <w:tcPr>
            <w:tcW w:w="992" w:type="dxa"/>
            <w:shd w:val="clear" w:color="auto" w:fill="00B050"/>
            <w:noWrap/>
            <w:vAlign w:val="center"/>
          </w:tcPr>
          <w:p w14:paraId="186F2DA9" w14:textId="57EB9FCB" w:rsidR="009A3A4E" w:rsidRPr="0008231C" w:rsidRDefault="009A3A4E"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7C376A82" w14:textId="2EEDE958"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author":[{"dropping-particle":"","family":"Black","given":"Hal L","non-dropping-particle":"","parse-names":false,"suffix":""}],"container-title":"Rangelands","id":"ITEM-1","issue":"6","issued":{"date-parts":[["1981"]]},"page":"235-238","title":"Navajo sheep and goat guarding dogs: A New World solution to the coyote problem.","type":"article-journal","volume":"3"},"uris":["http://www.mendeley.com/documents/?uuid=c8417dfe-307d-3b36-b8dc-a52a5dedc59d"]},{"id":"ITEM-2","itemData":{"abstract":"Seventy-two Navajo ranchers were questioned about the role of mixed-breed dogs with their Rocks. Navajos call their dogs \"sheep dogs\" but, unlike sheep dogs used by other ranchers to assist in herding and moving the flocks, Navajo dogs functfon primarily as guardians of sheep and goats to whom they have developed social bonds. This attraction is a result of raising dogs essentially from birth in visual, olfactory, auditory, and tactile association with sheep and goats. A minimum of handling of pups reduces the likelihood that they will bond strongly to humans. Mixed-breed dogs of the Navajo appear to exhibit all behavioral traits believed to he important in protecting flocks from predators, especially coyotes: they are attentive, defensive, and trustworthy. If ranchers choose to employ dogs, the rather simple Navajo recipe for training may serve them well. Mixed-breed dogs could be quickly deployed in a variety of ranching situations to help reduce predation on livestock .","author":[{"dropping-particle":"","family":"Black","given":"Hal L","non-dropping-particle":"","parse-names":false,"suffix":""},{"dropping-particle":"","family":"Green","given":"Jeffrey S","non-dropping-particle":"","parse-names":false,"suffix":""}],"container-title":"Journal of Range Management","id":"ITEM-2","issue":"1","issued":{"date-parts":[["1985"]]},"page":"11-15","title":"Navajo use of mixed-breed dogs for management of predators","type":"article-journal","volume":"38"},"uris":["http://www.mendeley.com/documents/?uuid=d6cb4757-105d-327f-a317-ed3c7ea90c7f"]},{"id":"ITEM-3","itemData":{"author":[{"dropping-particle":"","family":"Green","given":"Jeffrey S","non-dropping-particle":"","parse-names":false,"suffix":""}],"container-title":"Great Plains Wildlife Damage Control Workshop Proceedings","id":"ITEM-3","issued":{"date-parts":[["1989"]]},"page":"50-53","title":"APHIS animal damage control livestock guarding dog program","type":"article-journal","volume":"400"},"uris":["http://www.mendeley.com/documents/?uuid=1761531c-19d0-4820-bfd8-b8223915d759"]}],"mendeley":{"formattedCitation":"&lt;sup&gt;3–5&lt;/sup&gt;","plainTextFormattedCitation":"3–5","previouslyFormattedCitation":"&lt;sup&gt;3–5&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1B4E8F" w:rsidRPr="0008231C">
              <w:rPr>
                <w:rFonts w:ascii="Palatino Linotype" w:hAnsi="Palatino Linotype"/>
                <w:noProof/>
                <w:sz w:val="16"/>
                <w:szCs w:val="16"/>
                <w:vertAlign w:val="superscript"/>
              </w:rPr>
              <w:t>3–5</w:t>
            </w:r>
            <w:r w:rsidRPr="0008231C">
              <w:rPr>
                <w:rFonts w:ascii="Palatino Linotype" w:hAnsi="Palatino Linotype"/>
                <w:sz w:val="16"/>
                <w:szCs w:val="16"/>
              </w:rPr>
              <w:fldChar w:fldCharType="end"/>
            </w:r>
            <w:r w:rsidRPr="0008231C">
              <w:rPr>
                <w:rFonts w:ascii="Palatino Linotype" w:hAnsi="Palatino Linotype"/>
                <w:sz w:val="16"/>
                <w:szCs w:val="16"/>
              </w:rPr>
              <w:t>, chased</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author":[{"dropping-particle":"","family":"Pfeifer","given":"William K","non-dropping-particle":"","parse-names":false,"suffix":""},{"dropping-particle":"","family":"Goos","given":"Michael W","non-dropping-particle":"","parse-names":false,"suffix":""}],"container-title":"Proceedings of the tenth vertebrate pest conference","id":"ITEM-1","issued":{"date-parts":[["1982"]]},"page":"55-61","title":"Guard dogs and gas exploders as coyote depredation control tools in North Dakota","type":"article-journal","volume":"10"},"uris":["http://www.mendeley.com/documents/?uuid=eb6fbffe-4051-333b-9815-1a01c1958d97"]},{"id":"ITEM-2","itemData":{"abstract":"Nine Komondor dogs were observed guarding lambs in two 65ha enclosures for 21 days each. Each enclosure had P resident coyote chosen for sheep-killing ability. Komondorok guarded sheep by being near the flock and actively defending it when necessary. Guarding was most effective in the area where the dogs spent most of their time. Aggressive dogs were generally more successful protecting their sheep. The sheep learned to run to or stand with the dogs when attacked, and ususlly bedded with the dog. The coyotes learned to attack the flock when the dog was not present. Effectiveness of Komondor dogs can be enhanced by exploiting breed characteristics.","author":[{"dropping-particle":"","family":"McGrew","given":"John C","non-dropping-particle":"","parse-names":false,"suffix":""},{"dropping-particle":"","family":"Blakesley","given":"Cindy S","non-dropping-particle":"","parse-names":false,"suffix":""}],"container-title":"Rangeland Ecology &amp; Management","id":"ITEM-2","issue":"6","issued":{"date-parts":[["1982"]]},"page":"693-696","title":"How Komondor dogs reduce sheep losses to coyotes","type":"article-journal","volume":"35"},"uris":["http://www.mendeley.com/documents/?uuid=c1cec23d-7a7a-3ba4-a3b0-0c56f7cec521"]},{"id":"ITEM-3","itemData":{"author":[{"dropping-particle":"","family":"Green","given":"JS","non-dropping-particle":"","parse-names":false,"suffix":""},{"dropping-particle":"","family":"Woodruff","given":"RA","non-dropping-particle":"","parse-names":false,"suffix":""}],"container-title":"Applied Animal Ethology","id":"ITEM-3","issue":"2","issued":{"date-parts":[["1983"]]},"page":"141-161","title":"The use of three breeds of dog to protect rangeland sheep from predators","type":"article-journal","volume":"11"},"uris":["http://www.mendeley.com/documents/?uuid=6dbdbfd3-b892-3a2f-b11f-eb3d688542c5"]},{"id":"ITEM-4","itemData":{"abstract":"Seventy-two Navajo ranchers were questioned about the role of mixed-breed dogs with their Rocks. Navajos call their dogs \"sheep dogs\" but, unlike sheep dogs used by other ranchers to assist in herding and moving the flocks, Navajo dogs functfon primarily as guardians of sheep and goats to whom they have developed social bonds. This attraction is a result of raising dogs essentially from birth in visual, olfactory, auditory, and tactile association with sheep and goats. A minimum of handling of pups reduces the likelihood that they will bond strongly to humans. Mixed-breed dogs of the Navajo appear to exhibit all behavioral traits believed to he important in protecting flocks from predators, especially coyotes: they are attentive, defensive, and trustworthy. If ranchers choose to employ dogs, the rather simple Navajo recipe for training may serve them well. Mixed-breed dogs could be quickly deployed in a variety of ranching situations to help reduce predation on livestock .","author":[{"dropping-particle":"","family":"Black","given":"Hal L","non-dropping-particle":"","parse-names":false,"suffix":""},{"dropping-particle":"","family":"Green","given":"Jeffrey S","non-dropping-particle":"","parse-names":false,"suffix":""}],"container-title":"Journal of Range Management","id":"ITEM-4","issue":"1","issued":{"date-parts":[["1985"]]},"page":"11-15","title":"Navajo use of mixed-breed dogs for management of predators","type":"article-journal","volume":"38"},"uris":["http://www.mendeley.com/documents/?uuid=d6cb4757-105d-327f-a317-ed3c7ea90c7f"]}],"mendeley":{"formattedCitation":"&lt;sup&gt;4,6–8&lt;/sup&gt;","plainTextFormattedCitation":"4,6–8","previouslyFormattedCitation":"&lt;sup&gt;4,6–8&lt;/sup&gt;"},"properties":{"noteIndex":0},"schema":"https://github.com/citation-style-language/schema/raw/master/csl-citation.json"}</w:instrText>
            </w:r>
            <w:r w:rsidRPr="0008231C">
              <w:rPr>
                <w:rFonts w:ascii="Palatino Linotype" w:hAnsi="Palatino Linotype"/>
                <w:sz w:val="16"/>
                <w:szCs w:val="16"/>
              </w:rPr>
              <w:fldChar w:fldCharType="separate"/>
            </w:r>
            <w:r w:rsidR="001B4E8F" w:rsidRPr="0008231C">
              <w:rPr>
                <w:rFonts w:ascii="Palatino Linotype" w:hAnsi="Palatino Linotype"/>
                <w:noProof/>
                <w:sz w:val="16"/>
                <w:szCs w:val="16"/>
                <w:vertAlign w:val="superscript"/>
              </w:rPr>
              <w:t>4,6–8</w:t>
            </w:r>
            <w:r w:rsidRPr="0008231C">
              <w:rPr>
                <w:rFonts w:ascii="Palatino Linotype" w:hAnsi="Palatino Linotype"/>
                <w:sz w:val="16"/>
                <w:szCs w:val="16"/>
              </w:rPr>
              <w:fldChar w:fldCharType="end"/>
            </w:r>
          </w:p>
        </w:tc>
        <w:tc>
          <w:tcPr>
            <w:tcW w:w="2551" w:type="dxa"/>
            <w:vAlign w:val="center"/>
          </w:tcPr>
          <w:p w14:paraId="74FDED51" w14:textId="7C202A5E"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1","issue":"8","issued":{"date-parts":[["2010","1","21"]]},"page":"715-721","publisher":"CSIRO PUBLISHING","title":"Utility of livestock-protection dogs for deterring wildlife from cattle farms","type":"article-journal","volume":"37"},"uris":["http://www.mendeley.com/documents/?uuid=7d27921e-150a-3d7b-914c-f403e3e681b0"]}],"mendeley":{"formattedCitation":"&lt;sup&gt;9&lt;/sup&gt;","plainTextFormattedCitation":"9","previouslyFormattedCitation":"&lt;sup&gt;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1B4E8F" w:rsidRPr="0008231C">
              <w:rPr>
                <w:rFonts w:ascii="Palatino Linotype" w:hAnsi="Palatino Linotype"/>
                <w:noProof/>
                <w:sz w:val="16"/>
                <w:szCs w:val="16"/>
                <w:vertAlign w:val="superscript"/>
              </w:rPr>
              <w:t>9</w:t>
            </w:r>
            <w:r w:rsidRPr="0008231C">
              <w:rPr>
                <w:rFonts w:ascii="Palatino Linotype" w:hAnsi="Palatino Linotype"/>
                <w:sz w:val="16"/>
                <w:szCs w:val="16"/>
              </w:rPr>
              <w:fldChar w:fldCharType="end"/>
            </w:r>
          </w:p>
        </w:tc>
        <w:tc>
          <w:tcPr>
            <w:tcW w:w="2268" w:type="dxa"/>
            <w:vAlign w:val="center"/>
          </w:tcPr>
          <w:p w14:paraId="4C863270"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5349CFD3" w14:textId="03BADD1E"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6261798C" w14:textId="77777777" w:rsidTr="000544A6">
        <w:trPr>
          <w:trHeight w:val="284"/>
          <w:jc w:val="center"/>
        </w:trPr>
        <w:tc>
          <w:tcPr>
            <w:tcW w:w="1838" w:type="dxa"/>
            <w:shd w:val="clear" w:color="auto" w:fill="auto"/>
            <w:noWrap/>
            <w:vAlign w:val="center"/>
          </w:tcPr>
          <w:p w14:paraId="2246E2C0" w14:textId="372FFC9E"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Grey wolf</w:t>
            </w:r>
          </w:p>
        </w:tc>
        <w:tc>
          <w:tcPr>
            <w:tcW w:w="1843" w:type="dxa"/>
            <w:shd w:val="clear" w:color="auto" w:fill="auto"/>
            <w:noWrap/>
            <w:vAlign w:val="center"/>
          </w:tcPr>
          <w:p w14:paraId="1475A2F7" w14:textId="1CA0CB38" w:rsidR="009A3A4E" w:rsidRPr="0008231C" w:rsidRDefault="009A3A4E" w:rsidP="00093384">
            <w:pPr>
              <w:spacing w:after="0" w:line="240" w:lineRule="auto"/>
              <w:rPr>
                <w:rFonts w:ascii="Palatino Linotype" w:hAnsi="Palatino Linotype"/>
                <w:i/>
                <w:sz w:val="16"/>
                <w:szCs w:val="16"/>
              </w:rPr>
            </w:pPr>
            <w:r w:rsidRPr="0008231C">
              <w:rPr>
                <w:rFonts w:ascii="Palatino Linotype" w:hAnsi="Palatino Linotype"/>
                <w:i/>
                <w:sz w:val="16"/>
                <w:szCs w:val="16"/>
              </w:rPr>
              <w:t>Canis lupus</w:t>
            </w:r>
          </w:p>
        </w:tc>
        <w:tc>
          <w:tcPr>
            <w:tcW w:w="992" w:type="dxa"/>
            <w:shd w:val="clear" w:color="auto" w:fill="00B050"/>
            <w:noWrap/>
            <w:vAlign w:val="center"/>
          </w:tcPr>
          <w:p w14:paraId="7FF98E95" w14:textId="5FA0E85A" w:rsidR="009A3A4E" w:rsidRPr="0008231C" w:rsidRDefault="009A3A4E"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23DFD474" w14:textId="074A7CD1"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Chased</w:t>
            </w:r>
            <w:r w:rsidR="005C150A"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Rigg","given":"Robin","non-dropping-particle":"","parse-names":false,"suffix":""},{"dropping-particle":"","family":"Goldthorpe","given":"Gareth","non-dropping-particle":"","parse-names":false,"suffix":""},{"dropping-particle":"","family":"Popiashvili","given":"Teimuraz","non-dropping-particle":"","parse-names":false,"suffix":""},{"dropping-particle":"","family":"Sillero-Zubiri","given":"Claudio","non-dropping-particle":"","parse-names":false,"suffix":""}],"container-title":"Carnivore Damage Prevention News","id":"ITEM-1","issued":{"date-parts":[["2017"]]},"page":"19-27","title":"Livestock guarding dogs in Georgia: A tradition in need of saving?","type":"article-journal","volume":"15"},"uris":["http://www.mendeley.com/documents/?uuid=b93fb38a-2b33-4003-ad5f-dfbb75a44916"]},{"id":"ITEM-2","itemData":{"author":[{"dropping-particle":"","family":"Tuğ","given":"Senem","non-dropping-particle":"","parse-names":false,"suffix":""}],"id":"ITEM-2","issued":{"date-parts":[["2005"]]},"publisher":"Middle East Technical University","title":"Conflicts between humans and wolf: A study in Bozdağ, Konya province, Turkey","type":"thesis"},"uris":["http://www.mendeley.com/documents/?uuid=76adada4-d3ee-3c0e-805f-ba009bce6416"]},{"id":"ITEM-3","itemData":{"author":[{"dropping-particle":"","family":"Sedefchev","given":"Sider","non-dropping-particle":"","parse-names":false,"suffix":""}],"container-title":"Carnivore Damage Prevention News","id":"ITEM-3","issued":{"date-parts":[["2005"]]},"page":"14-19","title":"The Karakachan dog - Continuation of an old Bulgarian tradition","type":"article-journal","volume":"9"},"uris":["http://www.mendeley.com/documents/?uuid=5d296416-f568-359e-80a1-4eaae6e50616"]},{"id":"ITEM-4","itemData":{"DOI":"10.1016/j.applanim.2012.06.006","ISSN":"0168-1591","abstract":"Dogs have been employed to protect an array of resources from various species of offending wildlife. Historically, livestock protection dogs (LPDs) protected domestic sheep and goats from predators based on development of a strong bond between protected and protector. Within reason, developing that bond between a LPD and other species of livestock should be achievable. We conducted several studies in which we raised and bonded LPDs with bovine calves and evaluated them for protecting cattle in a variety of settings. Though successful strategies in developing LPDs to protect cattle were similar to those established for sheep, we found differences that were important for optimizing the process. Here we outline our strategies for developing LPDs for maintaining separation between cattle and wild ungulates that are reservoirs of disease that cattle are susceptible to as well as wild carnivores that are predators of cattle. (c) 2012 Published by Elsevier B.V.","author":[{"dropping-particle":"","family":"VerCauteren","given":"Kurt C","non-dropping-particle":"","parse-names":false,"suffix":""},{"dropping-particle":"","family":"Lavelle","given":"Michael J","non-dropping-particle":"","parse-names":false,"suffix":""},{"dropping-particle":"","family":"Gehring","given":"Thomas M","non-dropping-particle":"","parse-names":false,"suffix":""},{"dropping-particle":"","family":"Landry","given":"Jean-Marc","non-dropping-particle":"","parse-names":false,"suffix":""}],"container-title":"Applied Animal Behaviour Science","id":"ITEM-4","issue":"3-4","issued":{"date-parts":[["2012","9"]]},"page":"128-136","title":"Cow dogs: Use of livestock protection dogs for reducing predation and transmission of pathogens from wildlife to cattle","type":"article-journal","volume":"140"},"uris":["http://www.mendeley.com/documents/?uuid=bb599017-c5b2-4e51-8639-f7a78166ddd8"]},{"id":"ITEM-5","itemData":{"author":[{"dropping-particle":"","family":"Landry","given":"Jean-Marc","non-dropping-particle":"","parse-names":false,"suffix":""},{"dropping-particle":"","family":"Millischer","given":"Gérard","non-dropping-particle":"","parse-names":false,"suffix":""},{"dropping-particle":"","family":"Boreli","given":"Jean-Luc","non-dropping-particle":"","parse-names":false,"suffix":""},{"dropping-particle":"","family":"Lyon","given":"Gus","non-dropping-particle":"","parse-names":false,"suffix":""}],"container-title":"Carnivore Damage Prevention News","id":"ITEM-5","issued":{"date-parts":[["2014"]]},"page":"21-30","title":"The CanOvis Project: Studying internal and external factors that may influence livestock guarding dogs' efficiency against wolf predation. Preliminary results and discussion.","type":"article-journal","volume":"10"},"uris":["http://www.mendeley.com/documents/?uuid=86fb5195-482e-4c56-bfe5-560c0a841572"]},{"id":"ITEM-6","itemData":{"author":[{"dropping-particle":"","family":"Salvatori","given":"Valeria","non-dropping-particle":"","parse-names":false,"suffix":""},{"dropping-particle":"","family":"Canestrini","given":"Mia","non-dropping-particle":"","parse-names":false,"suffix":""},{"dropping-particle":"","family":"Mancini","given":"Roberta","non-dropping-particle":"","parse-names":false,"suffix":""},{"dropping-particle":"","family":"Orsoni","given":"Francesca","non-dropping-particle":"","parse-names":false,"suffix":""},{"dropping-particle":"","family":"Vielmi","given":"Luisa","non-dropping-particle":"","parse-names":false,"suffix":""}],"container-title":"Carnivore Damage Prevention News","id":"ITEM-6","issued":{"date-parts":[["2017"]]},"page":"11-20","title":"Use of livestock guarding dogs in Italy: From history to modernity","type":"article-journal","volume":"16"},"uris":["http://www.mendeley.com/documents/?uuid=3b40587d-daa6-4b04-93cc-12d088caad5a"]},{"id":"ITEM-7","itemData":{"author":[{"dropping-particle":"","family":"Landry","given":"Jean-Marc","non-dropping-particle":"","parse-names":false,"suffix":""},{"dropping-particle":"","family":"Borelli","given":"Jean-Luc","non-dropping-particle":"","parse-names":false,"suffix":""},{"dropping-particle":"","family":"Drouilly","given":"Marine","non-dropping-particle":"","parse-names":false,"suffix":""}],"container-title":"Journal of Vertebrate Biology","id":"ITEM-7","issued":{"date-parts":[["2020"]]},"title":"Interactions between livestock guarding dogs and wolves in the southern French Alps","type":"article-journal"},"uris":["http://www.mendeley.com/documents/?uuid=63a38497-3b74-4db6-8d65-6ccecd99a696"]}],"mendeley":{"formattedCitation":"&lt;sup&gt;10–16&lt;/sup&gt;","plainTextFormattedCitation":"10–16","previouslyFormattedCitation":"&lt;sup&gt;10–13,15–17&lt;/sup&gt;"},"properties":{"noteIndex":0},"schema":"https://github.com/citation-style-language/schema/raw/master/csl-citation.json"}</w:instrText>
            </w:r>
            <w:r w:rsidR="005C150A"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10–16</w:t>
            </w:r>
            <w:r w:rsidR="005C150A" w:rsidRPr="0008231C">
              <w:rPr>
                <w:rFonts w:ascii="Palatino Linotype" w:hAnsi="Palatino Linotype"/>
                <w:sz w:val="16"/>
                <w:szCs w:val="16"/>
              </w:rPr>
              <w:fldChar w:fldCharType="end"/>
            </w:r>
            <w:r w:rsidR="005C150A" w:rsidRPr="0008231C">
              <w:rPr>
                <w:rFonts w:ascii="Palatino Linotype" w:hAnsi="Palatino Linotype"/>
                <w:sz w:val="16"/>
                <w:szCs w:val="16"/>
              </w:rPr>
              <w:t>,</w:t>
            </w:r>
            <w:r w:rsidRPr="0008231C">
              <w:rPr>
                <w:rFonts w:ascii="Palatino Linotype" w:hAnsi="Palatino Linotype"/>
                <w:sz w:val="16"/>
                <w:szCs w:val="16"/>
              </w:rPr>
              <w:t xml:space="preserve"> killed</w:t>
            </w:r>
            <w:r w:rsidR="005C150A"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Rigg","given":"Robin","non-dropping-particle":"","parse-names":false,"suffix":""},{"dropping-particle":"","family":"Goldthorpe","given":"Gareth","non-dropping-particle":"","parse-names":false,"suffix":""},{"dropping-particle":"","family":"Popiashvili","given":"Teimuraz","non-dropping-particle":"","parse-names":false,"suffix":""},{"dropping-particle":"","family":"Sillero-Zubiri","given":"Claudio","non-dropping-particle":"","parse-names":false,"suffix":""}],"container-title":"Carnivore Damage Prevention News","id":"ITEM-1","issued":{"date-parts":[["2017"]]},"page":"19-27","title":"Livestock guarding dogs in Georgia: A tradition in need of saving?","type":"article-journal","volume":"15"},"uris":["http://www.mendeley.com/documents/?uuid=b93fb38a-2b33-4003-ad5f-dfbb75a44916"]},{"id":"ITEM-2","itemData":{"author":[{"dropping-particle":"","family":"Yılmaz","given":"Ohran","non-dropping-particle":"","parse-names":false,"suffix":""}],"id":"ITEM-2","issued":{"date-parts":[["2007"]]},"publisher":"Impress Printing Company","publisher-place":"Ankara","title":"Turkish kangal (Karabash) shepherd dog","type":"book"},"uris":["http://www.mendeley.com/documents/?uuid=1522f3cf-3caf-3861-b1fe-e5f93c49b019"]},{"id":"ITEM-3","itemData":{"ISSN":"0030-9923","abstract":"Human-wolf conflict is a major issue in various parts of the world due to predation on livestock. Shounther valley (a sub valley of Neelum valley, AJ&amp;K) harbors pasture-based economy in summer season, thereby livestock predation by ``Least Concern{''} grey wolf (Canis lupus) is creating a serious conflict between farmers and wildlife. Present study is the first attempt in this area that aimed to assess the intensity of the conflict in terms of livestock depredation. Study area was divided in to eight (8) study sites and data were collected for five months (May to September, 2011) during field surveys at each study site. Results revealed that 76 livestock heads were depredated by grey wolf during the study period; the highest depredation was recorded at Bhedian study site (22%) followed by Mali (185) and Dukk (13%). Sheep (67%) were more vulnerable to depredation as compared to goats (26%) and horses (4%). Most depredations (24%) were noted in the age groups of &gt; 2 years and the preferred time of depredation was recorded as 11 pm to 5 am (65%). Open pens provided more chances of depredation (61%) as compared to fenced pens (22%) and pastures (17%). Overall depredation during the study period resulted in a loss of PKR 433,000 to 26 farmers that raised a rage against the wolf and consequently a retaliatory killing of three wolves was reported; one was gunned down, second was poisoned and the third killed by guard dogs. Watch and ward and herding practices are very poor as most of the depredations (61%) occurred in the absence of protection. Conflict is rising day by day and hindering the conservation of grey wolf in the study area. A comprehensive awareness program should be started with the consultation of local influential persons to improve herding practices, better watch and ward conditions, use of frightening devices and to change peoples' attitude toward the wolf presence in the study area. This base-line study would provide a step toward the conservation efforts of this species in Shounther valley.","author":[{"dropping-particle":"","family":"Ali","given":"Usman","non-dropping-particle":"","parse-names":false,"suffix":""},{"dropping-particle":"","family":"Minhas","given":"Riaz Aziz","non-dropping-particle":"","parse-names":false,"suffix":""},{"dropping-particle":"","family":"Awan","given":"Muhammad Siddique","non-dropping-particle":"","parse-names":false,"suffix":""},{"dropping-particle":"","family":"Ahmed","given":"Khawaja Basharat","non-dropping-particle":"","parse-names":false,"suffix":""},{"dropping-particle":"","family":"Qamar","given":"Qamar Zaman","non-dropping-particle":"","parse-names":false,"suffix":""},{"dropping-particle":"","family":"Dar","given":"Naeem Iftikhar","non-dropping-particle":"","parse-names":false,"suffix":""}],"container-title":"Pakistan Journal of Zoology","id":"ITEM-3","issue":"3","issued":{"date-parts":[["2016","6"]]},"page":"861-868","title":"Human-grey wolf (&lt;i&gt;Canis lupus&lt;/i&gt; Linnaeus, 1758) conflict in Shounther Valley, District Neelum, Azad Jammu and Kashmir, Pakistan","type":"article-journal","volume":"48"},"uris":["http://www.mendeley.com/documents/?uuid=437b89d0-6e29-4b34-910f-ac079f194f7b"]},{"id":"ITEM-4","itemData":{"author":[{"dropping-particle":"","family":"Landry","given":"Jean-Marc","non-dropping-particle":"","parse-names":false,"suffix":""},{"dropping-particle":"","family":"Borelli","given":"Jean-Luc","non-dropping-particle":"","parse-names":false,"suffix":""},{"dropping-particle":"","family":"Drouilly","given":"Marine","non-dropping-particle":"","parse-names":false,"suffix":""}],"container-title":"Journal of Vertebrate Biology","id":"ITEM-4","issued":{"date-parts":[["2020"]]},"title":"Interactions between livestock guarding dogs and wolves in the southern French Alps","type":"article-journal"},"uris":["http://www.mendeley.com/documents/?uuid=63a38497-3b74-4db6-8d65-6ccecd99a696"]}],"mendeley":{"formattedCitation":"&lt;sup&gt;10,16–18&lt;/sup&gt;","plainTextFormattedCitation":"10,16–18","previouslyFormattedCitation":"&lt;sup&gt;10,17–19&lt;/sup&gt;"},"properties":{"noteIndex":0},"schema":"https://github.com/citation-style-language/schema/raw/master/csl-citation.json"}</w:instrText>
            </w:r>
            <w:r w:rsidR="005C150A"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10,16–18</w:t>
            </w:r>
            <w:r w:rsidR="005C150A" w:rsidRPr="0008231C">
              <w:rPr>
                <w:rFonts w:ascii="Palatino Linotype" w:hAnsi="Palatino Linotype"/>
                <w:sz w:val="16"/>
                <w:szCs w:val="16"/>
              </w:rPr>
              <w:fldChar w:fldCharType="end"/>
            </w:r>
            <w:r w:rsidR="005C150A" w:rsidRPr="0008231C">
              <w:rPr>
                <w:rFonts w:ascii="Palatino Linotype" w:hAnsi="Palatino Linotype"/>
                <w:sz w:val="16"/>
                <w:szCs w:val="16"/>
              </w:rPr>
              <w:t>,</w:t>
            </w:r>
            <w:r w:rsidRPr="0008231C">
              <w:rPr>
                <w:rFonts w:ascii="Palatino Linotype" w:hAnsi="Palatino Linotype"/>
                <w:sz w:val="16"/>
                <w:szCs w:val="16"/>
              </w:rPr>
              <w:t xml:space="preserve"> hybridi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93/jhered/esu014","abstract":"We studied the distribution of the mitochondrial DNA haplotypes and microsatellite genotypes at 8 loci in 102 gray wolves, 57 livestock guarding dogs, and 9 mongrel dogs from Georgia (Caucasus). Most of the studied dogs had mitochondrial haplotypes clustered with presumably East Asian dog lineages, and most of the studied wolves had the haplotypes clustered with European wolves, but 20% of wolves and 37% of dogs shared the same mitochondrial haplotypes. Bayesian inference with STRUCTURE software suggested that more than 13% of the studied wolves had detectable dog ancestry and more than 10% of the dogs had detectable wolf ancestry. About 2–3% of the sampled wolves and dogs were identified, with a high probability, as first-generation hybrids. These results were supported by the relatedness analysis, which showed that 10% of wolves and 20% of dogs had closest relatives from an opposite group. The results of the study suggest that wolf–dog hybridization is a common event in the areas where large livestock guarding dogs are held in a traditional way, and that gene flow between dogs and gray wolves was an important force influencing gene pool of dogs for millennia since early domestication events. This process may have been terminated 1) in areas outside the natural range of gray wolves and 2) since very recent time, when humans started to more tightly control contacts of purebred dogs.","author":[{"dropping-particle":"","family":"Kopaliani","given":"Natia","non-dropping-particle":"","parse-names":false,"suffix":""},{"dropping-particle":"","family":"Shakarashvili","given":"Maia","non-dropping-particle":"","parse-names":false,"suffix":""},{"dropping-particle":"","family":"Gurielidze","given":"Zurab","non-dropping-particle":"","parse-names":false,"suffix":""},{"dropping-particle":"","family":"Qurkhuli","given":"Tamar","non-dropping-particle":"","parse-names":false,"suffix":""},{"dropping-particle":"","family":"Tarkhnishvili","given":"David","non-dropping-particle":"","parse-names":false,"suffix":""}],"container-title":"Journal of Heredity","id":"ITEM-1","issue":"3","issued":{"date-parts":[["2014"]]},"page":"345-353","title":"Gene flow between wolf and shepherd dog populations in Georgia (Caucasus)","type":"article-journal","volume":"105"},"uris":["http://www.mendeley.com/documents/?uuid=0779be5f-6d96-3ad8-88dd-bdd3ad7822de"]},{"id":"ITEM-2","itemData":{"author":[{"dropping-particle":"","family":"Linnell","given":"John D.C.","non-dropping-particle":"","parse-names":false,"suffix":""},{"dropping-particle":"","family":"Lescureux","given":"Nicolas","non-dropping-particle":"","parse-names":false,"suffix":""}],"container-title":"Norwegian Institute for Nature Research: Trondheim, Norway","id":"ITEM-2","issued":{"date-parts":[["2015"]]},"title":"Livestock guarding dogs: cultural heritage icons with a new relevance for mitigating conservation conflicts","type":"report"},"uris":["http://www.mendeley.com/documents/?uuid=ae86c30f-0f78-3174-9471-4c09277a4832"]}],"mendeley":{"formattedCitation":"&lt;sup&gt;19,20&lt;/sup&gt;","plainTextFormattedCitation":"19,20","previouslyFormattedCitation":"&lt;sup&gt;20,21&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19,20</w:t>
            </w:r>
            <w:r w:rsidRPr="0008231C">
              <w:rPr>
                <w:rFonts w:ascii="Palatino Linotype" w:hAnsi="Palatino Linotype"/>
                <w:sz w:val="16"/>
                <w:szCs w:val="16"/>
              </w:rPr>
              <w:fldChar w:fldCharType="end"/>
            </w:r>
          </w:p>
        </w:tc>
        <w:tc>
          <w:tcPr>
            <w:tcW w:w="2551" w:type="dxa"/>
            <w:vAlign w:val="center"/>
          </w:tcPr>
          <w:p w14:paraId="5CE63663" w14:textId="008FC7DE"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w:t>
            </w:r>
            <w:r w:rsidR="005C150A" w:rsidRPr="0008231C">
              <w:rPr>
                <w:rFonts w:ascii="Palatino Linotype" w:hAnsi="Palatino Linotype"/>
                <w:sz w:val="16"/>
                <w:szCs w:val="16"/>
              </w:rPr>
              <w:t>patial</w:t>
            </w:r>
            <w:r w:rsidRPr="0008231C">
              <w:rPr>
                <w:rFonts w:ascii="Palatino Linotype" w:hAnsi="Palatino Linotype"/>
                <w:sz w:val="16"/>
                <w:szCs w:val="16"/>
              </w:rPr>
              <w:t xml:space="preserve">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1","issue":"8","issued":{"date-parts":[["2010","1","21"]]},"page":"715-721","publisher":"CSIRO PUBLISHING","title":"Utility of livestock-protection dogs for deterring wildlife from cattle farms","type":"article-journal","volume":"37"},"uris":["http://www.mendeley.com/documents/?uuid=7d27921e-150a-3d7b-914c-f403e3e681b0"]}],"mendeley":{"formattedCitation":"&lt;sup&gt;9&lt;/sup&gt;","plainTextFormattedCitation":"9","previouslyFormattedCitation":"&lt;sup&gt;9&lt;/sup&gt;"},"properties":{"noteIndex":0},"schema":"https://github.com/citation-style-language/schema/raw/master/csl-citation.json"}</w:instrText>
            </w:r>
            <w:r w:rsidRPr="0008231C">
              <w:rPr>
                <w:rFonts w:ascii="Palatino Linotype" w:hAnsi="Palatino Linotype"/>
                <w:sz w:val="16"/>
                <w:szCs w:val="16"/>
              </w:rPr>
              <w:fldChar w:fldCharType="separate"/>
            </w:r>
            <w:r w:rsidR="001B4E8F" w:rsidRPr="0008231C">
              <w:rPr>
                <w:rFonts w:ascii="Palatino Linotype" w:hAnsi="Palatino Linotype"/>
                <w:noProof/>
                <w:sz w:val="16"/>
                <w:szCs w:val="16"/>
                <w:vertAlign w:val="superscript"/>
              </w:rPr>
              <w:t>9</w:t>
            </w:r>
            <w:r w:rsidRPr="0008231C">
              <w:rPr>
                <w:rFonts w:ascii="Palatino Linotype" w:hAnsi="Palatino Linotype"/>
                <w:sz w:val="16"/>
                <w:szCs w:val="16"/>
              </w:rPr>
              <w:fldChar w:fldCharType="end"/>
            </w:r>
          </w:p>
        </w:tc>
        <w:tc>
          <w:tcPr>
            <w:tcW w:w="2268" w:type="dxa"/>
            <w:vAlign w:val="center"/>
          </w:tcPr>
          <w:p w14:paraId="06C1626A"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43E925F1" w14:textId="40988B97"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7771C0B4" w14:textId="28104582" w:rsidTr="000544A6">
        <w:trPr>
          <w:trHeight w:val="284"/>
          <w:jc w:val="center"/>
        </w:trPr>
        <w:tc>
          <w:tcPr>
            <w:tcW w:w="1838" w:type="dxa"/>
            <w:shd w:val="clear" w:color="auto" w:fill="auto"/>
            <w:noWrap/>
            <w:vAlign w:val="center"/>
          </w:tcPr>
          <w:p w14:paraId="23776757" w14:textId="552326E9"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Dingo</w:t>
            </w:r>
          </w:p>
        </w:tc>
        <w:tc>
          <w:tcPr>
            <w:tcW w:w="1843" w:type="dxa"/>
            <w:shd w:val="clear" w:color="auto" w:fill="auto"/>
            <w:noWrap/>
            <w:vAlign w:val="center"/>
          </w:tcPr>
          <w:p w14:paraId="36C435A5" w14:textId="655324F5" w:rsidR="009A3A4E" w:rsidRPr="0008231C" w:rsidRDefault="009A3A4E" w:rsidP="00093384">
            <w:pPr>
              <w:spacing w:after="0" w:line="240" w:lineRule="auto"/>
              <w:rPr>
                <w:rFonts w:ascii="Palatino Linotype" w:hAnsi="Palatino Linotype"/>
                <w:i/>
                <w:sz w:val="16"/>
                <w:szCs w:val="16"/>
              </w:rPr>
            </w:pPr>
            <w:r w:rsidRPr="0008231C">
              <w:rPr>
                <w:rFonts w:ascii="Palatino Linotype" w:hAnsi="Palatino Linotype"/>
                <w:i/>
                <w:sz w:val="16"/>
                <w:szCs w:val="16"/>
              </w:rPr>
              <w:t>Canis lupus dingo</w:t>
            </w:r>
          </w:p>
        </w:tc>
        <w:tc>
          <w:tcPr>
            <w:tcW w:w="992" w:type="dxa"/>
            <w:shd w:val="clear" w:color="auto" w:fill="D0CECE" w:themeFill="background2" w:themeFillShade="E6"/>
            <w:noWrap/>
            <w:vAlign w:val="center"/>
          </w:tcPr>
          <w:p w14:paraId="204AC7E5" w14:textId="505A61F4" w:rsidR="009A3A4E" w:rsidRPr="0008231C" w:rsidRDefault="009A3A4E"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Not listed</w:t>
            </w:r>
          </w:p>
        </w:tc>
        <w:tc>
          <w:tcPr>
            <w:tcW w:w="2977" w:type="dxa"/>
            <w:shd w:val="clear" w:color="auto" w:fill="auto"/>
            <w:vAlign w:val="center"/>
          </w:tcPr>
          <w:p w14:paraId="6FE36492" w14:textId="5F42655F"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Olfactory cues</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71/AM15049","abstract":"The behavioural mechanisms by which livestock guardian dogs (LGDs) protect livestock from wild predators are not yet fully understood. LGD urine could play a part, as scent-marking the boundaries of a territory could signal occupation of the area to predators. Past selection for dogs that were most effective in deterring predators could have resulted in LGDs that produce urine with predator-deterrent properties. In this research, 28 captive dingoes (14 male and 14 female) were tested for their response to urine marks of LGDs (Maremma sheepdogs), herding dogs (Border Collies) and other dingoes, with distilled water used as a control. The response of the dingoes to the scents was measured using eight variables. For most variables, the response to the test scents was not statistically different from the response to the control. Test minus control was calculated for each test scent category, and used to compare responses between different test scents. The response to Maremma urine was similar to the response to Border Collie urine, and resembled a reaction to a conspecific. We found no evidence of predator-repellent properties of LGD urine. Our results suggest that dingoes readily engage in olfactory communication with Maremmas. It therefore seems likely that they would recognise territorial boundaries created by working Maremmas.","author":[{"dropping-particle":"","family":"Bommel","given":"Linda","non-dropping-particle":"van","parse-names":false,"suffix":""},{"dropping-particle":"","family":"Johnson","given":"Chris N","non-dropping-particle":"","parse-names":false,"suffix":""}],"container-title":"Australian Mammalogy","id":"ITEM-1","issue":"2","issued":{"date-parts":[["2017"]]},"page":"219-226","title":"Olfactory communication to protect livestock: dingo response to urine marks of livestock guardian dogs","type":"article-journal","volume":"39"},"uris":["http://www.mendeley.com/documents/?uuid=ca778063-23b6-3e1a-b6c9-fd1341108cb4"]}],"mendeley":{"formattedCitation":"&lt;sup&gt;21&lt;/sup&gt;","plainTextFormattedCitation":"21","previouslyFormattedCitation":"&lt;sup&gt;22&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1</w:t>
            </w:r>
            <w:r w:rsidRPr="0008231C">
              <w:rPr>
                <w:rFonts w:ascii="Palatino Linotype" w:hAnsi="Palatino Linotype"/>
                <w:sz w:val="16"/>
                <w:szCs w:val="16"/>
              </w:rPr>
              <w:fldChar w:fldCharType="end"/>
            </w:r>
          </w:p>
        </w:tc>
        <w:tc>
          <w:tcPr>
            <w:tcW w:w="2551" w:type="dxa"/>
            <w:vAlign w:val="center"/>
          </w:tcPr>
          <w:p w14:paraId="386847D9" w14:textId="51E05EF1"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patial (N)</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71/AM15049","abstract":"The behavioural mechanisms by which livestock guardian dogs (LGDs) protect livestock from wild predators are not yet fully understood. LGD urine could play a part, as scent-marking the boundaries of a territory could signal occupation of the area to predators. Past selection for dogs that were most effective in deterring predators could have resulted in LGDs that produce urine with predator-deterrent properties. In this research, 28 captive dingoes (14 male and 14 female) were tested for their response to urine marks of LGDs (Maremma sheepdogs), herding dogs (Border Collies) and other dingoes, with distilled water used as a control. The response of the dingoes to the scents was measured using eight variables. For most variables, the response to the test scents was not statistically different from the response to the control. Test minus control was calculated for each test scent category, and used to compare responses between different test scents. The response to Maremma urine was similar to the response to Border Collie urine, and resembled a reaction to a conspecific. We found no evidence of predator-repellent properties of LGD urine. Our results suggest that dingoes readily engage in olfactory communication with Maremmas. It therefore seems likely that they would recognise territorial boundaries created by working Maremmas.","author":[{"dropping-particle":"","family":"Bommel","given":"Linda","non-dropping-particle":"van","parse-names":false,"suffix":""},{"dropping-particle":"","family":"Johnson","given":"Chris N","non-dropping-particle":"","parse-names":false,"suffix":""}],"container-title":"Australian Mammalogy","id":"ITEM-1","issue":"2","issued":{"date-parts":[["2017"]]},"page":"219-226","title":"Olfactory communication to protect livestock: dingo response to urine marks of livestock guardian dogs","type":"article-journal","volume":"39"},"uris":["http://www.mendeley.com/documents/?uuid=ca778063-23b6-3e1a-b6c9-fd1341108cb4"]},{"id":"ITEM-2","itemData":{"DOI":"10.1071/AN16030","abstract":"Guardian animals have been a common non-lethal method for reducing predator impacts on livestock for centuries in Europe. But elsewhere, livestock producers sometimes doubt whether such methods work or are compatible with modern livestock husbandry practices in extensive grazing systems. In this study we evaluate the hypothesis that guardian dogs primarily ‘work’ by establishing and defending territories from which canid predators are excluded. Eight maremmas and six free-ranging wild dogs of different sexes were fitted with GPS collars and monitored for 7 months on a large sheep property in north Queensland, Australia. Wild dog incursions into the territories of adjacent wild dogs and maremmas were recorded. Wild dog territories never overlapped and their home ranges infrequently overlapped. In contrast, 713 hourly locations from 120 wild dog incursions into maremma territories were recorded, mostly from three wild dogs. These three wild dogs spent a mean of 2.5–5.9 h inside maremma territories during incursions. At this location, maremmas worked by guarding sheep and prohibiting fine-scale interaction between wild dogs and sheep, not by establishing a territory respected by wild dogs. We conclude that shepherding behaviour and boisterous vocalisations of guardian dogs combined with the flocking behaviour of sheep circumvents attacks on sheep but does not prevent nor discourage wild dogs from foraging in close proximity. Certain husbandry practices and the behaviour of sheep at parturition may incur greater predation risk.","author":[{"dropping-particle":"","family":"Allen","given":"Lee R","non-dropping-particle":"","parse-names":false,"suffix":""},{"dropping-particle":"","family":"Stewart-Moore","given":"Ninian","non-dropping-particle":"","parse-names":false,"suffix":""},{"dropping-particle":"","family":"Byrne","given":"Damian","non-dropping-particle":"","parse-names":false,"suffix":""},{"dropping-particle":"","family":"Allen","given":"Benjamin L","non-dropping-particle":"","parse-names":false,"suffix":""}],"container-title":"Animal Production Science","id":"ITEM-2","issue":"6","issued":{"date-parts":[["2017"]]},"note":"· \nFew empirical data are available to demonstrate\nhow or why guardian dogs work or how predators interact with them. Perhaps they\nwork by establishing and defending territories of their own, which wild dogs\nrespect and are excluded from?\n\n\n· \nThis interpretation assumes that wild dogs\nliving adjacent to or trespassing in the territory of guardian dogs recognise and\nrespond to olfactory cues, vocalisations and the physical presence of guardian\ndogs as they would other wild dogs\n\n\n· \nAll working maremmas were neutered. Pups were\nbonded to lambs and livestock, provisioned in-paddock with a dry commercial dog\nfood, and when mature, were integrated into sheep paddocks. Between one and three\nmaremmas resided with each flock of sheep. Although sheep were confined by\nfences, maremmas moved freely between paddocks and flocks, and were not\ncontained by fences.\n\n\n· \n7 month GPS study of maremma sheepdogs and dingos\non a large sheep property in Queensland, Australia\n\n\n· \nDingos didn’t intrude on other dingos’\nterritory, but they did overlap with maremma sheepdogs showing that maremmas don’t\nexclude dingos from the habitat\n\n\n· \nBoth wild dogs and maremmas were crepuscular,\nalthough wild dogs were more active during the night than maremmas, the\nmovement of maremmas presumably dictated by the movement of the sheep","page":"1118-1127","title":"Guardian dogs protect sheep by guarding sheep, not by establishing territories and excluding predators","type":"article-journal","volume":"57"},"uris":["http://www.mendeley.com/documents/?uuid=57356268-6cab-3592-8238-5e867474f31c"]}],"mendeley":{"formattedCitation":"&lt;sup&gt;21,22&lt;/sup&gt;","plainTextFormattedCitation":"21,22","previouslyFormattedCitation":"&lt;sup&gt;22,2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1,22</w:t>
            </w:r>
            <w:r w:rsidRPr="0008231C">
              <w:rPr>
                <w:rFonts w:ascii="Palatino Linotype" w:hAnsi="Palatino Linotype"/>
                <w:sz w:val="16"/>
                <w:szCs w:val="16"/>
              </w:rPr>
              <w:fldChar w:fldCharType="end"/>
            </w:r>
          </w:p>
        </w:tc>
        <w:tc>
          <w:tcPr>
            <w:tcW w:w="2268" w:type="dxa"/>
            <w:vAlign w:val="center"/>
          </w:tcPr>
          <w:p w14:paraId="0E61221B"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13475AA5" w14:textId="7A276A3A"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56E89A50" w14:textId="5295393A" w:rsidTr="000544A6">
        <w:trPr>
          <w:trHeight w:val="284"/>
          <w:jc w:val="center"/>
        </w:trPr>
        <w:tc>
          <w:tcPr>
            <w:tcW w:w="1838" w:type="dxa"/>
            <w:shd w:val="clear" w:color="auto" w:fill="auto"/>
            <w:noWrap/>
            <w:vAlign w:val="center"/>
          </w:tcPr>
          <w:p w14:paraId="3DA2948B" w14:textId="15C9CF6E"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Black-backed jackal</w:t>
            </w:r>
          </w:p>
        </w:tc>
        <w:tc>
          <w:tcPr>
            <w:tcW w:w="1843" w:type="dxa"/>
            <w:shd w:val="clear" w:color="auto" w:fill="auto"/>
            <w:noWrap/>
            <w:vAlign w:val="center"/>
          </w:tcPr>
          <w:p w14:paraId="21295C29" w14:textId="3F29A7EA" w:rsidR="009A3A4E" w:rsidRPr="0008231C" w:rsidRDefault="009A3A4E"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Canis mesomelas</w:t>
            </w:r>
          </w:p>
        </w:tc>
        <w:tc>
          <w:tcPr>
            <w:tcW w:w="992" w:type="dxa"/>
            <w:shd w:val="clear" w:color="auto" w:fill="00B050"/>
            <w:noWrap/>
            <w:vAlign w:val="center"/>
          </w:tcPr>
          <w:p w14:paraId="4AC14532" w14:textId="0B16A313" w:rsidR="009A3A4E" w:rsidRPr="0008231C" w:rsidRDefault="009A3A4E"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tcPr>
          <w:p w14:paraId="51F4EB43" w14:textId="715941F8"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Binge","given":"Elizabeth Naudé","non-dropping-particle":"","parse-names":false,"suffix":""}],"id":"ITEM-1","issued":{"date-parts":[["2017"]]},"publisher":"University of Cape Town","title":"Guarding dogs as a mitigation tool in human-wildlife conflict. Case study: The Anatolian Shepherd Dog breeding project in Namaqua National Park","type":"thesis"},"uris":["http://www.mendeley.com/documents/?uuid=b1a9f435-789e-3fcf-97e2-213011fcd8c2"]}],"mendeley":{"formattedCitation":"&lt;sup&gt;23&lt;/sup&gt;","plainTextFormattedCitation":"23","previouslyFormattedCitation":"&lt;sup&gt;2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3</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Marker","given":"Laurie L.","non-dropping-particle":"","parse-names":false,"suffix":""},{"dropping-particle":"","family":"Dickman","given":"Amy","non-dropping-particle":"","parse-names":false,"suffix":""},{"dropping-particle":"","family":"Schumann","given":"Mandy","non-dropping-particle":"","parse-names":false,"suffix":""}],"container-title":"Carnivore Damage Prevention News","id":"ITEM-1","issued":{"date-parts":[["2005"]]},"note":"· \nWidespread killing of\ncheetahs on farmlands, with almost 7000 cheetahs reportedly removed from\nNamibian farmlands during the 1980s alone (CITES 1992)\n\n\n· \nNamibian farmlands support\nreasonably high desnities of carnivores with estimates of 0.05-0.1 cheetahs/100km2\nand 0.5-1 leopards per 100km2 in the country – study area covered 275000 km2\n\n\n· \nCheetah Conservation Fund\nset up in 1990\n\n\n· \nFirst LGDs imported into\nNamibia in 1994 with 10 Anatolian shepherd dogs\n\n\n· \nLGDs agitated by predators\nand bark loudly. Reports of LGDs fighting with predators and recorded killing\njackal, leopards and baboons that were threatening the stock\n\n\n· \nAnatolians weigh approx..\n40kg, which is similar to leopards (av. 46kg for males and 30kg for females)","page":"28-32","title":"Using livestock guarding dogs as a conflict resolution strategy on Namibian farms","type":"article-journal","volume":"8"},"uris":["http://www.mendeley.com/documents/?uuid=5cf2e890-8ee7-3120-ab05-789effc7841e"]},{"id":"ITEM-2","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2","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id":"ITEM-3","itemData":{"author":[{"dropping-particle":"","family":"Binge","given":"Elizabeth Naudé","non-dropping-particle":"","parse-names":false,"suffix":""}],"id":"ITEM-3","issued":{"date-parts":[["2017"]]},"publisher":"University of Cape Town","title":"Guarding dogs as a mitigation tool in human-wildlife conflict. Case study: The Anatolian Shepherd Dog breeding project in Namaqua National Park","type":"thesis"},"uris":["http://www.mendeley.com/documents/?uuid=b1a9f435-789e-3fcf-97e2-213011fcd8c2"]},{"id":"ITEM-4","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4","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1,2,23,24&lt;/sup&gt;","plainTextFormattedCitation":"1,2,23,24","previouslyFormattedCitation":"&lt;sup&gt;1,2,24,25&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1,2,23,24</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3CBB0995" w14:textId="339E9810"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patial (N)</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16/j.biocon.2019.108256","author":[{"dropping-particle":"","family":"Spencer","given":"Katie","non-dropping-particle":"","parse-names":false,"suffix":""},{"dropping-particle":"","family":"Sambrook","given":"Melissa","non-dropping-particle":"","parse-names":false,"suffix":""},{"dropping-particle":"","family":"Bremner-Harrison","given":"Samantha","non-dropping-particle":"","parse-names":false,"suffix":""},{"dropping-particle":"","family":"Cilliers","given":"Deon","non-dropping-particle":"","parse-names":false,"suffix":""},{"dropping-particle":"","family":"Yarnell","given":"Richard W.","non-dropping-particle":"","parse-names":false,"suffix":""},{"dropping-particle":"","family":"Brummer","given":"Rox","non-dropping-particle":"","parse-names":false,"suffix":""},{"dropping-particle":"","family":"Whitehouse-Tedd","given":"Katherine","non-dropping-particle":"","parse-names":false,"suffix":""}],"container-title":"Biological Conservation","id":"ITEM-1","issued":{"date-parts":[["2020","1"]]},"note":"- Occupancy doesn't change between guarded and unguarded farms\n- Longer study, more cameras, consistent design, same models of cameras needed\n- May be variation in lethal control\n- Should I use a targetted (roads/trails), random, or grid cell camera placement?","page":"108256","title":"Livestock guarding dogs enable human-carnivore coexistence: First evidence of equivalent carnivore occupancy on guarded and unguarded farms","type":"article-journal","volume":"241"},"uris":["http://www.mendeley.com/documents/?uuid=b6c860ba-0984-37c5-8d6b-eb841d376354"]}],"mendeley":{"formattedCitation":"&lt;sup&gt;25&lt;/sup&gt;","plainTextFormattedCitation":"25","previouslyFormattedCitation":"&lt;sup&gt;2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5</w:t>
            </w:r>
            <w:r w:rsidRPr="0008231C">
              <w:rPr>
                <w:rFonts w:ascii="Palatino Linotype" w:hAnsi="Palatino Linotype"/>
                <w:sz w:val="16"/>
                <w:szCs w:val="16"/>
              </w:rPr>
              <w:fldChar w:fldCharType="end"/>
            </w:r>
          </w:p>
        </w:tc>
        <w:tc>
          <w:tcPr>
            <w:tcW w:w="2268" w:type="dxa"/>
            <w:vAlign w:val="center"/>
          </w:tcPr>
          <w:p w14:paraId="5640D63F" w14:textId="7464FD2F"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urviv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r w:rsidRPr="0008231C">
              <w:rPr>
                <w:rFonts w:ascii="Palatino Linotype" w:hAnsi="Palatino Linotype"/>
                <w:sz w:val="16"/>
                <w:szCs w:val="16"/>
              </w:rPr>
              <w:t xml:space="preserve">  </w:t>
            </w:r>
          </w:p>
        </w:tc>
        <w:tc>
          <w:tcPr>
            <w:tcW w:w="993" w:type="dxa"/>
            <w:vAlign w:val="center"/>
          </w:tcPr>
          <w:p w14:paraId="41C14501" w14:textId="5394FD64"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60C15EFF" w14:textId="77777777" w:rsidTr="000544A6">
        <w:trPr>
          <w:trHeight w:val="284"/>
          <w:jc w:val="center"/>
        </w:trPr>
        <w:tc>
          <w:tcPr>
            <w:tcW w:w="1838" w:type="dxa"/>
            <w:shd w:val="clear" w:color="auto" w:fill="auto"/>
            <w:noWrap/>
            <w:vAlign w:val="center"/>
          </w:tcPr>
          <w:p w14:paraId="02BFF002" w14:textId="29F7043A"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Caracal</w:t>
            </w:r>
          </w:p>
        </w:tc>
        <w:tc>
          <w:tcPr>
            <w:tcW w:w="1843" w:type="dxa"/>
            <w:shd w:val="clear" w:color="auto" w:fill="auto"/>
            <w:noWrap/>
            <w:vAlign w:val="center"/>
          </w:tcPr>
          <w:p w14:paraId="18671E72" w14:textId="0711E0FD" w:rsidR="009A3A4E" w:rsidRPr="0008231C" w:rsidRDefault="009A3A4E" w:rsidP="00093384">
            <w:pPr>
              <w:spacing w:after="0" w:line="240" w:lineRule="auto"/>
              <w:rPr>
                <w:rFonts w:ascii="Palatino Linotype" w:hAnsi="Palatino Linotype"/>
                <w:i/>
                <w:sz w:val="16"/>
                <w:szCs w:val="16"/>
              </w:rPr>
            </w:pPr>
            <w:r w:rsidRPr="0008231C">
              <w:rPr>
                <w:rFonts w:ascii="Palatino Linotype" w:hAnsi="Palatino Linotype"/>
                <w:i/>
                <w:sz w:val="16"/>
                <w:szCs w:val="16"/>
              </w:rPr>
              <w:t xml:space="preserve">Caracal </w:t>
            </w:r>
            <w:proofErr w:type="spellStart"/>
            <w:r w:rsidRPr="0008231C">
              <w:rPr>
                <w:rFonts w:ascii="Palatino Linotype" w:hAnsi="Palatino Linotype"/>
                <w:i/>
                <w:sz w:val="16"/>
                <w:szCs w:val="16"/>
              </w:rPr>
              <w:t>caracal</w:t>
            </w:r>
            <w:proofErr w:type="spellEnd"/>
          </w:p>
        </w:tc>
        <w:tc>
          <w:tcPr>
            <w:tcW w:w="992" w:type="dxa"/>
            <w:shd w:val="clear" w:color="auto" w:fill="00B050"/>
            <w:noWrap/>
            <w:vAlign w:val="center"/>
          </w:tcPr>
          <w:p w14:paraId="4707CB37" w14:textId="53F11151" w:rsidR="009A3A4E" w:rsidRPr="0008231C" w:rsidRDefault="009A3A4E"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110BD89F" w14:textId="2E8C1E19"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id":"ITEM-2","itemData":{"author":[{"dropping-particle":"","family":"Binge","given":"Elizabeth Naudé","non-dropping-particle":"","parse-names":false,"suffix":""}],"id":"ITEM-2","issued":{"date-parts":[["2017"]]},"publisher":"University of Cape Town","title":"Guarding dogs as a mitigation tool in human-wildlife conflict. Case study: The Anatolian Shepherd Dog breeding project in Namaqua National Park","type":"thesis"},"uris":["http://www.mendeley.com/documents/?uuid=b1a9f435-789e-3fcf-97e2-213011fcd8c2"]},{"id":"ITEM-3","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3","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1,2,23&lt;/sup&gt;","plainTextFormattedCitation":"1,2,23","previouslyFormattedCitation":"&lt;sup&gt;1,2,2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1,2,23</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0E8204DC" w14:textId="77777777" w:rsidR="009A3A4E" w:rsidRPr="0008231C" w:rsidRDefault="009A3A4E" w:rsidP="00093384">
            <w:pPr>
              <w:spacing w:after="0" w:line="240" w:lineRule="auto"/>
              <w:rPr>
                <w:rFonts w:ascii="Palatino Linotype" w:hAnsi="Palatino Linotype"/>
                <w:sz w:val="16"/>
                <w:szCs w:val="16"/>
              </w:rPr>
            </w:pPr>
          </w:p>
        </w:tc>
        <w:tc>
          <w:tcPr>
            <w:tcW w:w="2268" w:type="dxa"/>
            <w:vAlign w:val="center"/>
          </w:tcPr>
          <w:p w14:paraId="2D012F22" w14:textId="1E630CFF"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urviv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p>
        </w:tc>
        <w:tc>
          <w:tcPr>
            <w:tcW w:w="993" w:type="dxa"/>
            <w:vAlign w:val="center"/>
          </w:tcPr>
          <w:p w14:paraId="217A0292" w14:textId="00A73709"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24E8469C" w14:textId="77777777" w:rsidTr="000544A6">
        <w:trPr>
          <w:trHeight w:val="284"/>
          <w:jc w:val="center"/>
        </w:trPr>
        <w:tc>
          <w:tcPr>
            <w:tcW w:w="1838" w:type="dxa"/>
            <w:shd w:val="clear" w:color="auto" w:fill="auto"/>
            <w:noWrap/>
            <w:vAlign w:val="center"/>
          </w:tcPr>
          <w:p w14:paraId="5261DF7F" w14:textId="4E67D6C6"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Wolverine</w:t>
            </w:r>
          </w:p>
        </w:tc>
        <w:tc>
          <w:tcPr>
            <w:tcW w:w="1843" w:type="dxa"/>
            <w:shd w:val="clear" w:color="auto" w:fill="auto"/>
            <w:noWrap/>
            <w:vAlign w:val="center"/>
          </w:tcPr>
          <w:p w14:paraId="0FC7F53D" w14:textId="6F092699" w:rsidR="009A3A4E" w:rsidRPr="0008231C" w:rsidRDefault="009A3A4E"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Gulo</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gulo</w:t>
            </w:r>
            <w:proofErr w:type="spellEnd"/>
          </w:p>
        </w:tc>
        <w:tc>
          <w:tcPr>
            <w:tcW w:w="992" w:type="dxa"/>
            <w:shd w:val="clear" w:color="auto" w:fill="FFFF00"/>
            <w:noWrap/>
            <w:vAlign w:val="center"/>
          </w:tcPr>
          <w:p w14:paraId="0517E06F" w14:textId="4D1AAB00" w:rsidR="009A3A4E" w:rsidRPr="0008231C" w:rsidRDefault="009A3A4E"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VU</w:t>
            </w:r>
          </w:p>
        </w:tc>
        <w:tc>
          <w:tcPr>
            <w:tcW w:w="2977" w:type="dxa"/>
            <w:shd w:val="clear" w:color="auto" w:fill="auto"/>
            <w:vAlign w:val="center"/>
          </w:tcPr>
          <w:p w14:paraId="0009A971" w14:textId="16BB17DF"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80/09064700252806416","ISSN":"09064702","abstract":"Patrolling with livestock guard dogs in mountain rangelands in Norway was evaluated as a method to prevent predation in areas with widely dispersed sheep. In contrast to guard dogs, patrol dogs are more socially bonded to people and follow a range inspector around. Range inspection was performed in 5 h bouts during three nights per week. The method was tested during three summer seasons in a total of eight sheep flocks grazing in three different mountain ranges. In total, three inspectors and four dogs were involved. Significant reductions in the number of sheep lost were achieved in one of the study areas. Lack of significance in the other areas was mainly due to the size of the area and qualities of the dogs: the range to be patrolled by one man/dog unit should not exceed 10-12 km2, and the dogs should be experienced guard dogs which are properly socialized for this method.","author":[{"dropping-particle":"","family":"Hansen","given":"Inger","non-dropping-particle":"","parse-names":false,"suffix":""},{"dropping-particle":"","family":"Staaland","given":"Theresia","non-dropping-particle":"","parse-names":false,"suffix":""},{"dropping-particle":"","family":"Ringsø","given":"Aud","non-dropping-particle":"","parse-names":false,"suffix":""}],"container-title":"Acta Agriculturae Scandinavica - Section A: Animal Science","id":"ITEM-1","issue":"1","issued":{"date-parts":[["2002"]]},"page":"43-48","title":"Patrolling with livestock guard dogs: A potential method to reduce predation on sheep","type":"article-journal","volume":"52"},"uris":["http://www.mendeley.com/documents/?uuid=a11affcc-e86c-38a1-983a-6d2e0923b2f0"]}],"mendeley":{"formattedCitation":"&lt;sup&gt;26&lt;/sup&gt;","plainTextFormattedCitation":"26","previouslyFormattedCitation":"&lt;sup&gt;27&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6</w:t>
            </w:r>
            <w:r w:rsidRPr="0008231C">
              <w:rPr>
                <w:rFonts w:ascii="Palatino Linotype" w:hAnsi="Palatino Linotype"/>
                <w:sz w:val="16"/>
                <w:szCs w:val="16"/>
              </w:rPr>
              <w:fldChar w:fldCharType="end"/>
            </w:r>
          </w:p>
        </w:tc>
        <w:tc>
          <w:tcPr>
            <w:tcW w:w="2551" w:type="dxa"/>
            <w:vAlign w:val="center"/>
          </w:tcPr>
          <w:p w14:paraId="0DB6007D" w14:textId="77777777" w:rsidR="009A3A4E" w:rsidRPr="0008231C" w:rsidRDefault="009A3A4E" w:rsidP="00093384">
            <w:pPr>
              <w:spacing w:after="0" w:line="240" w:lineRule="auto"/>
              <w:rPr>
                <w:rFonts w:ascii="Palatino Linotype" w:hAnsi="Palatino Linotype"/>
                <w:sz w:val="16"/>
                <w:szCs w:val="16"/>
              </w:rPr>
            </w:pPr>
          </w:p>
        </w:tc>
        <w:tc>
          <w:tcPr>
            <w:tcW w:w="2268" w:type="dxa"/>
            <w:vAlign w:val="center"/>
          </w:tcPr>
          <w:p w14:paraId="1A3D63E0"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402D4CCE" w14:textId="795509DA"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5C19EE85" w14:textId="77777777" w:rsidTr="000544A6">
        <w:trPr>
          <w:trHeight w:val="284"/>
          <w:jc w:val="center"/>
        </w:trPr>
        <w:tc>
          <w:tcPr>
            <w:tcW w:w="1838" w:type="dxa"/>
            <w:shd w:val="clear" w:color="auto" w:fill="auto"/>
            <w:noWrap/>
            <w:vAlign w:val="center"/>
          </w:tcPr>
          <w:p w14:paraId="56ABB95D" w14:textId="0AE11E53"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Brown hyena</w:t>
            </w:r>
          </w:p>
        </w:tc>
        <w:tc>
          <w:tcPr>
            <w:tcW w:w="1843" w:type="dxa"/>
            <w:shd w:val="clear" w:color="auto" w:fill="auto"/>
            <w:noWrap/>
            <w:vAlign w:val="center"/>
          </w:tcPr>
          <w:p w14:paraId="14F302D3" w14:textId="064560C0" w:rsidR="009A3A4E" w:rsidRPr="0008231C" w:rsidRDefault="009A3A4E" w:rsidP="00093384">
            <w:pPr>
              <w:spacing w:after="0" w:line="240" w:lineRule="auto"/>
              <w:rPr>
                <w:rFonts w:ascii="Palatino Linotype" w:hAnsi="Palatino Linotype"/>
                <w:i/>
                <w:sz w:val="16"/>
                <w:szCs w:val="16"/>
              </w:rPr>
            </w:pPr>
            <w:r w:rsidRPr="0008231C">
              <w:rPr>
                <w:rFonts w:ascii="Palatino Linotype" w:hAnsi="Palatino Linotype"/>
                <w:i/>
                <w:sz w:val="16"/>
                <w:szCs w:val="16"/>
              </w:rPr>
              <w:t>Hyaena brunnea</w:t>
            </w:r>
          </w:p>
        </w:tc>
        <w:tc>
          <w:tcPr>
            <w:tcW w:w="992" w:type="dxa"/>
            <w:shd w:val="clear" w:color="auto" w:fill="92D050"/>
            <w:noWrap/>
            <w:vAlign w:val="center"/>
          </w:tcPr>
          <w:p w14:paraId="49C00A8E" w14:textId="2E9D6C09" w:rsidR="009A3A4E" w:rsidRPr="0008231C" w:rsidRDefault="009A3A4E"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NT</w:t>
            </w:r>
          </w:p>
        </w:tc>
        <w:tc>
          <w:tcPr>
            <w:tcW w:w="2977" w:type="dxa"/>
            <w:shd w:val="clear" w:color="auto" w:fill="auto"/>
            <w:vAlign w:val="center"/>
          </w:tcPr>
          <w:p w14:paraId="6761C260" w14:textId="68465747"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2C6AC015" w14:textId="79AC5F10"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16/j.biocon.2019.108256","author":[{"dropping-particle":"","family":"Spencer","given":"Katie","non-dropping-particle":"","parse-names":false,"suffix":""},{"dropping-particle":"","family":"Sambrook","given":"Melissa","non-dropping-particle":"","parse-names":false,"suffix":""},{"dropping-particle":"","family":"Bremner-Harrison","given":"Samantha","non-dropping-particle":"","parse-names":false,"suffix":""},{"dropping-particle":"","family":"Cilliers","given":"Deon","non-dropping-particle":"","parse-names":false,"suffix":""},{"dropping-particle":"","family":"Yarnell","given":"Richard W.","non-dropping-particle":"","parse-names":false,"suffix":""},{"dropping-particle":"","family":"Brummer","given":"Rox","non-dropping-particle":"","parse-names":false,"suffix":""},{"dropping-particle":"","family":"Whitehouse-Tedd","given":"Katherine","non-dropping-particle":"","parse-names":false,"suffix":""}],"container-title":"Biological Conservation","id":"ITEM-1","issued":{"date-parts":[["2020","1"]]},"note":"- Occupancy doesn't change between guarded and unguarded farms\n- Longer study, more cameras, consistent design, same models of cameras needed\n- May be variation in lethal control\n- Should I use a targetted (roads/trails), random, or grid cell camera placement?","page":"108256","title":"Livestock guarding dogs enable human-carnivore coexistence: First evidence of equivalent carnivore occupancy on guarded and unguarded farms","type":"article-journal","volume":"241"},"uris":["http://www.mendeley.com/documents/?uuid=b6c860ba-0984-37c5-8d6b-eb841d376354"]}],"mendeley":{"formattedCitation":"&lt;sup&gt;25&lt;/sup&gt;","plainTextFormattedCitation":"25","previouslyFormattedCitation":"&lt;sup&gt;2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5</w:t>
            </w:r>
            <w:r w:rsidRPr="0008231C">
              <w:rPr>
                <w:rFonts w:ascii="Palatino Linotype" w:hAnsi="Palatino Linotype"/>
                <w:sz w:val="16"/>
                <w:szCs w:val="16"/>
              </w:rPr>
              <w:fldChar w:fldCharType="end"/>
            </w:r>
          </w:p>
        </w:tc>
        <w:tc>
          <w:tcPr>
            <w:tcW w:w="2268" w:type="dxa"/>
            <w:vAlign w:val="center"/>
          </w:tcPr>
          <w:p w14:paraId="1657ABFD"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3C6DD1E4" w14:textId="38B82145"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72CA1091" w14:textId="1231D0F1" w:rsidTr="000544A6">
        <w:trPr>
          <w:trHeight w:val="284"/>
          <w:jc w:val="center"/>
        </w:trPr>
        <w:tc>
          <w:tcPr>
            <w:tcW w:w="1838" w:type="dxa"/>
            <w:shd w:val="clear" w:color="auto" w:fill="auto"/>
            <w:noWrap/>
            <w:vAlign w:val="center"/>
            <w:hideMark/>
          </w:tcPr>
          <w:p w14:paraId="3474E4ED" w14:textId="76E134EB"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odkod</w:t>
            </w:r>
          </w:p>
        </w:tc>
        <w:tc>
          <w:tcPr>
            <w:tcW w:w="1843" w:type="dxa"/>
            <w:shd w:val="clear" w:color="auto" w:fill="auto"/>
            <w:noWrap/>
            <w:vAlign w:val="center"/>
            <w:hideMark/>
          </w:tcPr>
          <w:p w14:paraId="037F273A" w14:textId="1F23F566" w:rsidR="009A3A4E" w:rsidRPr="0008231C" w:rsidRDefault="009A3A4E"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Leopardus guigna</w:t>
            </w:r>
          </w:p>
        </w:tc>
        <w:tc>
          <w:tcPr>
            <w:tcW w:w="992" w:type="dxa"/>
            <w:shd w:val="clear" w:color="auto" w:fill="FFFF00"/>
            <w:noWrap/>
            <w:vAlign w:val="center"/>
            <w:hideMark/>
          </w:tcPr>
          <w:p w14:paraId="4010885A" w14:textId="74B2246C" w:rsidR="009A3A4E" w:rsidRPr="0008231C" w:rsidRDefault="009A3A4E"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VU</w:t>
            </w:r>
          </w:p>
        </w:tc>
        <w:tc>
          <w:tcPr>
            <w:tcW w:w="2977" w:type="dxa"/>
            <w:shd w:val="clear" w:color="auto" w:fill="auto"/>
            <w:vAlign w:val="center"/>
            <w:hideMark/>
          </w:tcPr>
          <w:p w14:paraId="57DBE84A" w14:textId="2E578CE7"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7EFA0E17" w14:textId="77777777" w:rsidR="009A3A4E" w:rsidRPr="0008231C" w:rsidRDefault="009A3A4E" w:rsidP="00093384">
            <w:pPr>
              <w:spacing w:after="0" w:line="240" w:lineRule="auto"/>
              <w:rPr>
                <w:rFonts w:ascii="Palatino Linotype" w:hAnsi="Palatino Linotype"/>
                <w:sz w:val="16"/>
                <w:szCs w:val="16"/>
              </w:rPr>
            </w:pPr>
          </w:p>
        </w:tc>
        <w:tc>
          <w:tcPr>
            <w:tcW w:w="2268" w:type="dxa"/>
            <w:vAlign w:val="center"/>
          </w:tcPr>
          <w:p w14:paraId="393A3CEE"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1C297004" w14:textId="7AA068CB"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1E067358" w14:textId="76DC7F95" w:rsidTr="000544A6">
        <w:trPr>
          <w:trHeight w:val="284"/>
          <w:jc w:val="center"/>
        </w:trPr>
        <w:tc>
          <w:tcPr>
            <w:tcW w:w="1838" w:type="dxa"/>
            <w:shd w:val="clear" w:color="auto" w:fill="auto"/>
            <w:noWrap/>
            <w:vAlign w:val="center"/>
            <w:hideMark/>
          </w:tcPr>
          <w:p w14:paraId="5BFCB2A4" w14:textId="4E7C7F67" w:rsidR="009A3A4E" w:rsidRPr="0008231C" w:rsidRDefault="009A3A4E" w:rsidP="00093384">
            <w:pPr>
              <w:spacing w:after="0" w:line="240" w:lineRule="auto"/>
              <w:rPr>
                <w:rFonts w:ascii="Palatino Linotype" w:eastAsia="Times New Roman" w:hAnsi="Palatino Linotype" w:cstheme="minorHAnsi"/>
                <w:color w:val="0070C0"/>
                <w:sz w:val="16"/>
                <w:szCs w:val="16"/>
              </w:rPr>
            </w:pPr>
            <w:r w:rsidRPr="0008231C">
              <w:rPr>
                <w:rFonts w:ascii="Palatino Linotype" w:hAnsi="Palatino Linotype"/>
                <w:color w:val="0070C0"/>
                <w:sz w:val="16"/>
                <w:szCs w:val="16"/>
              </w:rPr>
              <w:t xml:space="preserve">Lessor </w:t>
            </w:r>
            <w:proofErr w:type="spellStart"/>
            <w:r w:rsidRPr="0008231C">
              <w:rPr>
                <w:rFonts w:ascii="Palatino Linotype" w:hAnsi="Palatino Linotype"/>
                <w:color w:val="0070C0"/>
                <w:sz w:val="16"/>
                <w:szCs w:val="16"/>
              </w:rPr>
              <w:t>grison</w:t>
            </w:r>
            <w:proofErr w:type="spellEnd"/>
          </w:p>
        </w:tc>
        <w:tc>
          <w:tcPr>
            <w:tcW w:w="1843" w:type="dxa"/>
            <w:shd w:val="clear" w:color="auto" w:fill="auto"/>
            <w:noWrap/>
            <w:vAlign w:val="center"/>
            <w:hideMark/>
          </w:tcPr>
          <w:p w14:paraId="085E2E6D" w14:textId="3E82E9D7" w:rsidR="009A3A4E" w:rsidRPr="0008231C" w:rsidRDefault="009A3A4E" w:rsidP="00093384">
            <w:pPr>
              <w:spacing w:after="0" w:line="240" w:lineRule="auto"/>
              <w:rPr>
                <w:rFonts w:ascii="Palatino Linotype" w:eastAsia="Times New Roman" w:hAnsi="Palatino Linotype" w:cstheme="minorHAnsi"/>
                <w:i/>
                <w:color w:val="0070C0"/>
                <w:sz w:val="16"/>
                <w:szCs w:val="16"/>
              </w:rPr>
            </w:pPr>
            <w:proofErr w:type="spellStart"/>
            <w:r w:rsidRPr="0008231C">
              <w:rPr>
                <w:rFonts w:ascii="Palatino Linotype" w:hAnsi="Palatino Linotype"/>
                <w:i/>
                <w:color w:val="0070C0"/>
                <w:sz w:val="16"/>
                <w:szCs w:val="16"/>
              </w:rPr>
              <w:t>Lycalopex</w:t>
            </w:r>
            <w:proofErr w:type="spellEnd"/>
            <w:r w:rsidRPr="0008231C">
              <w:rPr>
                <w:rFonts w:ascii="Palatino Linotype" w:hAnsi="Palatino Linotype"/>
                <w:i/>
                <w:color w:val="0070C0"/>
                <w:sz w:val="16"/>
                <w:szCs w:val="16"/>
              </w:rPr>
              <w:t xml:space="preserve"> </w:t>
            </w:r>
            <w:proofErr w:type="spellStart"/>
            <w:r w:rsidRPr="0008231C">
              <w:rPr>
                <w:rFonts w:ascii="Palatino Linotype" w:hAnsi="Palatino Linotype"/>
                <w:i/>
                <w:color w:val="0070C0"/>
                <w:sz w:val="16"/>
                <w:szCs w:val="16"/>
              </w:rPr>
              <w:t>griseus</w:t>
            </w:r>
            <w:proofErr w:type="spellEnd"/>
          </w:p>
        </w:tc>
        <w:tc>
          <w:tcPr>
            <w:tcW w:w="992" w:type="dxa"/>
            <w:shd w:val="clear" w:color="auto" w:fill="00B050"/>
            <w:noWrap/>
            <w:vAlign w:val="center"/>
            <w:hideMark/>
          </w:tcPr>
          <w:p w14:paraId="2027ADD8" w14:textId="6ED24CE5" w:rsidR="009A3A4E" w:rsidRPr="0008231C" w:rsidRDefault="009A3A4E" w:rsidP="00093384">
            <w:pPr>
              <w:spacing w:after="0" w:line="240" w:lineRule="auto"/>
              <w:jc w:val="center"/>
              <w:rPr>
                <w:rFonts w:ascii="Palatino Linotype" w:eastAsia="Times New Roman" w:hAnsi="Palatino Linotype" w:cstheme="minorHAnsi"/>
                <w:color w:val="0070C0"/>
                <w:sz w:val="16"/>
                <w:szCs w:val="16"/>
              </w:rPr>
            </w:pPr>
            <w:r w:rsidRPr="0008231C">
              <w:rPr>
                <w:rFonts w:ascii="Palatino Linotype" w:hAnsi="Palatino Linotype"/>
                <w:sz w:val="16"/>
                <w:szCs w:val="16"/>
              </w:rPr>
              <w:t>LC</w:t>
            </w:r>
          </w:p>
        </w:tc>
        <w:tc>
          <w:tcPr>
            <w:tcW w:w="2977" w:type="dxa"/>
            <w:shd w:val="clear" w:color="auto" w:fill="auto"/>
            <w:vAlign w:val="center"/>
            <w:hideMark/>
          </w:tcPr>
          <w:p w14:paraId="480476F0" w14:textId="5146CBA6" w:rsidR="009A3A4E" w:rsidRPr="0008231C" w:rsidRDefault="009A3A4E" w:rsidP="00093384">
            <w:pPr>
              <w:spacing w:after="0" w:line="240" w:lineRule="auto"/>
              <w:rPr>
                <w:rFonts w:ascii="Palatino Linotype" w:eastAsia="Times New Roman" w:hAnsi="Palatino Linotype" w:cstheme="minorHAnsi"/>
                <w:color w:val="0070C0"/>
                <w:sz w:val="16"/>
                <w:szCs w:val="16"/>
              </w:rPr>
            </w:pPr>
            <w:r w:rsidRPr="0008231C">
              <w:rPr>
                <w:rFonts w:ascii="Palatino Linotype" w:hAnsi="Palatino Linotype"/>
                <w:color w:val="0070C0"/>
                <w:sz w:val="16"/>
                <w:szCs w:val="16"/>
              </w:rPr>
              <w:t>Not interacted with</w:t>
            </w:r>
            <w:r w:rsidRPr="0008231C">
              <w:rPr>
                <w:rFonts w:ascii="Palatino Linotype" w:hAnsi="Palatino Linotype"/>
                <w:color w:val="0070C0"/>
                <w:sz w:val="16"/>
                <w:szCs w:val="16"/>
              </w:rPr>
              <w:fldChar w:fldCharType="begin" w:fldLock="1"/>
            </w:r>
            <w:r w:rsidR="005C150A" w:rsidRPr="0008231C">
              <w:rPr>
                <w:rFonts w:ascii="Palatino Linotype" w:hAnsi="Palatino Linotype"/>
                <w:color w:val="0070C0"/>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color w:val="0070C0"/>
                <w:sz w:val="16"/>
                <w:szCs w:val="16"/>
                <w:vertAlign w:val="superscript"/>
              </w:rPr>
              <w:fldChar w:fldCharType="separate"/>
            </w:r>
            <w:r w:rsidR="005C150A" w:rsidRPr="0008231C">
              <w:rPr>
                <w:rFonts w:ascii="Palatino Linotype" w:hAnsi="Palatino Linotype"/>
                <w:noProof/>
                <w:color w:val="0070C0"/>
                <w:sz w:val="16"/>
                <w:szCs w:val="16"/>
                <w:vertAlign w:val="superscript"/>
              </w:rPr>
              <w:t>27</w:t>
            </w:r>
            <w:r w:rsidRPr="0008231C">
              <w:rPr>
                <w:rFonts w:ascii="Palatino Linotype" w:hAnsi="Palatino Linotype"/>
                <w:color w:val="0070C0"/>
                <w:sz w:val="16"/>
                <w:szCs w:val="16"/>
              </w:rPr>
              <w:fldChar w:fldCharType="end"/>
            </w:r>
          </w:p>
        </w:tc>
        <w:tc>
          <w:tcPr>
            <w:tcW w:w="2551" w:type="dxa"/>
            <w:vAlign w:val="center"/>
          </w:tcPr>
          <w:p w14:paraId="73C932BE" w14:textId="77777777" w:rsidR="009A3A4E" w:rsidRPr="0008231C" w:rsidRDefault="009A3A4E" w:rsidP="00093384">
            <w:pPr>
              <w:spacing w:after="0" w:line="240" w:lineRule="auto"/>
              <w:rPr>
                <w:rFonts w:ascii="Palatino Linotype" w:hAnsi="Palatino Linotype"/>
                <w:color w:val="0070C0"/>
                <w:sz w:val="16"/>
                <w:szCs w:val="16"/>
              </w:rPr>
            </w:pPr>
          </w:p>
        </w:tc>
        <w:tc>
          <w:tcPr>
            <w:tcW w:w="2268" w:type="dxa"/>
            <w:vAlign w:val="center"/>
          </w:tcPr>
          <w:p w14:paraId="3B5FBEA3" w14:textId="77777777" w:rsidR="009A3A4E" w:rsidRPr="0008231C" w:rsidRDefault="009A3A4E" w:rsidP="00093384">
            <w:pPr>
              <w:spacing w:after="0" w:line="240" w:lineRule="auto"/>
              <w:rPr>
                <w:rFonts w:ascii="Palatino Linotype" w:hAnsi="Palatino Linotype"/>
                <w:color w:val="0070C0"/>
                <w:sz w:val="16"/>
                <w:szCs w:val="16"/>
              </w:rPr>
            </w:pPr>
          </w:p>
        </w:tc>
        <w:tc>
          <w:tcPr>
            <w:tcW w:w="993" w:type="dxa"/>
            <w:vAlign w:val="center"/>
          </w:tcPr>
          <w:p w14:paraId="04177337" w14:textId="5761656A" w:rsidR="009A3A4E" w:rsidRPr="0008231C" w:rsidRDefault="009A3A4E" w:rsidP="000544A6">
            <w:pPr>
              <w:spacing w:after="0" w:line="240" w:lineRule="auto"/>
              <w:jc w:val="center"/>
              <w:rPr>
                <w:rFonts w:ascii="Palatino Linotype" w:hAnsi="Palatino Linotype"/>
                <w:color w:val="0070C0"/>
                <w:sz w:val="16"/>
                <w:szCs w:val="16"/>
              </w:rPr>
            </w:pPr>
            <w:r w:rsidRPr="0008231C">
              <w:rPr>
                <w:rFonts w:ascii="Palatino Linotype" w:hAnsi="Palatino Linotype"/>
                <w:color w:val="0070C0"/>
                <w:sz w:val="16"/>
                <w:szCs w:val="16"/>
              </w:rPr>
              <w:t>N</w:t>
            </w:r>
          </w:p>
        </w:tc>
      </w:tr>
      <w:tr w:rsidR="009A3A4E" w:rsidRPr="0008231C" w14:paraId="18FD2B7C" w14:textId="6186BD1B" w:rsidTr="000544A6">
        <w:trPr>
          <w:trHeight w:val="284"/>
          <w:jc w:val="center"/>
        </w:trPr>
        <w:tc>
          <w:tcPr>
            <w:tcW w:w="1838" w:type="dxa"/>
            <w:shd w:val="clear" w:color="auto" w:fill="auto"/>
            <w:noWrap/>
            <w:vAlign w:val="center"/>
            <w:hideMark/>
          </w:tcPr>
          <w:p w14:paraId="7883B12F" w14:textId="21F1E16A"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aucasian lynx</w:t>
            </w:r>
          </w:p>
        </w:tc>
        <w:tc>
          <w:tcPr>
            <w:tcW w:w="1843" w:type="dxa"/>
            <w:shd w:val="clear" w:color="auto" w:fill="auto"/>
            <w:noWrap/>
            <w:vAlign w:val="center"/>
            <w:hideMark/>
          </w:tcPr>
          <w:p w14:paraId="6F315D72" w14:textId="65D9F3FF" w:rsidR="009A3A4E" w:rsidRPr="0008231C" w:rsidRDefault="009A3A4E"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Lynx </w:t>
            </w:r>
            <w:proofErr w:type="spellStart"/>
            <w:r w:rsidRPr="0008231C">
              <w:rPr>
                <w:rFonts w:ascii="Palatino Linotype" w:hAnsi="Palatino Linotype"/>
                <w:i/>
                <w:sz w:val="16"/>
                <w:szCs w:val="16"/>
              </w:rPr>
              <w:t>lynx</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dinniki</w:t>
            </w:r>
            <w:proofErr w:type="spellEnd"/>
          </w:p>
        </w:tc>
        <w:tc>
          <w:tcPr>
            <w:tcW w:w="992" w:type="dxa"/>
            <w:shd w:val="clear" w:color="auto" w:fill="00B050"/>
            <w:noWrap/>
            <w:vAlign w:val="center"/>
            <w:hideMark/>
          </w:tcPr>
          <w:p w14:paraId="53DAC48A" w14:textId="76BAB968" w:rsidR="009A3A4E" w:rsidRPr="0008231C" w:rsidRDefault="009A3A4E"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934EADA" w14:textId="034809A0"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3906/zoo-1405-10","author":[{"dropping-particle":"","family":"Chynoweth","given":"Mark W","non-dropping-particle":"","parse-names":false,"suffix":""},{"dropping-particle":"","family":"Çoban","given":"Emrah","non-dropping-particle":"","parse-names":false,"suffix":""},{"dropping-particle":"","family":"Şekercioğlu","given":"Çağan","non-dropping-particle":"","parse-names":false,"suffix":""}],"container-title":"Turkish Journal of Zoology","id":"ITEM-1","issue":"3","issued":{"date-parts":[["2015"]]},"page":"541-543","title":"Conservation of a new breeding population of Caucasian lynx (&lt;i&gt;Lynx lynx dinniki&lt;/i&gt;) in eastern Turkey","type":"article-journal","volume":"39"},"uris":["http://www.mendeley.com/documents/?uuid=c0b810a7-1ad2-3619-855b-e17d1d6a5028"]}],"mendeley":{"formattedCitation":"&lt;sup&gt;28&lt;/sup&gt;","plainTextFormattedCitation":"28","previouslyFormattedCitation":"&lt;sup&gt;2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8</w:t>
            </w:r>
            <w:r w:rsidRPr="0008231C">
              <w:rPr>
                <w:rFonts w:ascii="Palatino Linotype" w:hAnsi="Palatino Linotype"/>
                <w:sz w:val="16"/>
                <w:szCs w:val="16"/>
              </w:rPr>
              <w:fldChar w:fldCharType="end"/>
            </w:r>
          </w:p>
        </w:tc>
        <w:tc>
          <w:tcPr>
            <w:tcW w:w="2551" w:type="dxa"/>
            <w:vAlign w:val="center"/>
          </w:tcPr>
          <w:p w14:paraId="5383A770" w14:textId="77777777" w:rsidR="009A3A4E" w:rsidRPr="0008231C" w:rsidRDefault="009A3A4E" w:rsidP="00093384">
            <w:pPr>
              <w:spacing w:after="0" w:line="240" w:lineRule="auto"/>
              <w:rPr>
                <w:rFonts w:ascii="Palatino Linotype" w:hAnsi="Palatino Linotype"/>
                <w:sz w:val="16"/>
                <w:szCs w:val="16"/>
              </w:rPr>
            </w:pPr>
          </w:p>
        </w:tc>
        <w:tc>
          <w:tcPr>
            <w:tcW w:w="2268" w:type="dxa"/>
            <w:vAlign w:val="center"/>
          </w:tcPr>
          <w:p w14:paraId="43E36A67"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0911A8CD" w14:textId="11346420"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5696A8C8" w14:textId="14D20B9C" w:rsidTr="000544A6">
        <w:trPr>
          <w:trHeight w:val="284"/>
          <w:jc w:val="center"/>
        </w:trPr>
        <w:tc>
          <w:tcPr>
            <w:tcW w:w="1838" w:type="dxa"/>
            <w:shd w:val="clear" w:color="auto" w:fill="auto"/>
            <w:noWrap/>
            <w:vAlign w:val="center"/>
            <w:hideMark/>
          </w:tcPr>
          <w:p w14:paraId="4379F935" w14:textId="4CA5D6F5"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Bobcat</w:t>
            </w:r>
          </w:p>
        </w:tc>
        <w:tc>
          <w:tcPr>
            <w:tcW w:w="1843" w:type="dxa"/>
            <w:shd w:val="clear" w:color="auto" w:fill="auto"/>
            <w:noWrap/>
            <w:vAlign w:val="center"/>
            <w:hideMark/>
          </w:tcPr>
          <w:p w14:paraId="395A32D5" w14:textId="1D269500" w:rsidR="009A3A4E" w:rsidRPr="0008231C" w:rsidRDefault="009A3A4E"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Lynx </w:t>
            </w:r>
            <w:proofErr w:type="spellStart"/>
            <w:r w:rsidRPr="0008231C">
              <w:rPr>
                <w:rFonts w:ascii="Palatino Linotype" w:hAnsi="Palatino Linotype"/>
                <w:i/>
                <w:sz w:val="16"/>
                <w:szCs w:val="16"/>
              </w:rPr>
              <w:t>rufus</w:t>
            </w:r>
            <w:proofErr w:type="spellEnd"/>
          </w:p>
        </w:tc>
        <w:tc>
          <w:tcPr>
            <w:tcW w:w="992" w:type="dxa"/>
            <w:shd w:val="clear" w:color="auto" w:fill="00B050"/>
            <w:noWrap/>
            <w:vAlign w:val="center"/>
            <w:hideMark/>
          </w:tcPr>
          <w:p w14:paraId="545CE148" w14:textId="4B1FABAC" w:rsidR="009A3A4E" w:rsidRPr="0008231C" w:rsidRDefault="009A3A4E"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307C82E" w14:textId="58DE33BA" w:rsidR="009A3A4E" w:rsidRPr="0008231C" w:rsidRDefault="009A3A4E" w:rsidP="00093384">
            <w:pPr>
              <w:spacing w:after="0" w:line="240" w:lineRule="auto"/>
              <w:rPr>
                <w:rFonts w:ascii="Palatino Linotype" w:eastAsia="Times New Roman" w:hAnsi="Palatino Linotype" w:cstheme="minorHAnsi"/>
                <w:color w:val="000000"/>
                <w:sz w:val="16"/>
                <w:szCs w:val="16"/>
              </w:rPr>
            </w:pPr>
          </w:p>
        </w:tc>
        <w:tc>
          <w:tcPr>
            <w:tcW w:w="2551" w:type="dxa"/>
            <w:vAlign w:val="center"/>
          </w:tcPr>
          <w:p w14:paraId="41856DCD" w14:textId="3DD9B3F2" w:rsidR="009A3A4E" w:rsidRPr="0008231C" w:rsidRDefault="009A3A4E"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26076/0d01-xz26","abstract":"The use of livestock guardian dogs (Canis lupus familiaris; LGDs) to deter predators from preying on domestic sheep (Ovis aries) and goat (Capra spp.) herds continues to increase across the United States. Most research regarding the efficacy of LGDs has been based on queries of rancher satisfaction with LGD performance, yet little is known regarding LGD influence on mesocarnivores, including those species against which they protect livestock. Here, we provide some preliminary observations regarding the effect of LGDs deployed with sheep and goat herds from May 2016 to April 2017 on the detected activity of mesocarnivores within occupied pastures on a 2,027-ha ranch in Menard County, central Texas, USA. Specifically, we were interested in learning if the presence of LGDs might affect the activity of nontarget mesocarnivores (i.e., mammalian predators that do not pose a predation threat to sheep or goats) apart from carnivores that do. To conduct this research, we deployed global positioning system radio-collars on 4 LGDs to record their positions and evaluate their spatial distribution across the ranch over the course of the study. To detect and quantify the presence of these carnivores across the ranch, we established a grid of remote cameras that continuously surveyed for their presence over the course of a year. We detected 8 mesocarnivore species and documented variable effects on activity by each species in relation to the locations of the radio-marked LGDs. Environmental factors rather than LGD presence accounted for most of the variation we observed in mesocarnivore activity. Mesocarnivore activity was also highest in areas without livestock. For those concerned with livestock-wildlife coexistence, our results suggest that LGD presence does not alter the activity of mesocarnivores not typically identified as a threat to sheep and goats. For those managing for livestock predation, our results suggest that LGD presence may negatively influence the activity of bobcats (Lynx rufus), though this effect was not independent from the influence of elevation.","author":[{"dropping-particle":"","family":"Bromen","given":"Nicholas A.","non-dropping-particle":"","parse-names":false,"suffix":""},{"dropping-particle":"","family":"French","given":"Justin T.","non-dropping-particle":"","parse-names":false,"suffix":""},{"dropping-particle":"","family":"Walker","given":"John W.","non-dropping-particle":"","parse-names":false,"suffix":""},{"dropping-particle":"","family":"Tomeček","given":"John M.","non-dropping-particle":"","parse-names":false,"suffix":""}],"container-title":"Human-Wildlife Interactions","id":"ITEM-1","issue":"1","issued":{"date-parts":[["2019"]]},"note":"· \nIn Texas – put GPS collars\non 4 LGDs and set up a camera trapping grid. Surveyed for a year\n\n\n· \nEnvironmental factors more\nthan LGD presence accounted for most of the variation in non-target mesocarnivore\nactivity\n\n\n· \nFor target species assessed\n– bobcat activity was negatively influenced by LGD presence, though elevation\nhad a stronger effect on their activity than LGDs. Slope, elevation, and canopy\ncover represent key aspects of habitat for the guild – influenced mesocarnivore\nactivity patterns.\n\n\n· \nLivestock were at higher\nelevations, which is unfavourable to bobcats and gray foxes. LGDs remain close\nto bonded livestock and suggests the strategic placement of livestock may also\nassist in minimising contact between LGDs and mesocarnivores of depredation concern.\n\n\n· \nThus, LGDs can operate\nwithout significantly disrupting nontarget mesocarnivore species, thereby\nfulfilling needs of agricultural producers and conservationists alike.\n\n\n· \nIf it should be observed\nthat LGDs strongly influence the abundance, activity patterns, or presence of\neconomically valuable game species in the state, such as white-tailed deer or\nwild turkeys, then such effects may potentially exceed local human tolerance\nfor LGDs.","page":"29-41","publisher":"Jack H. Berryman Institute","title":"Spatial relationships between livestock guardian dogs and mesocarnivores in central Texas","type":"article-journal","volume":"13"},"uris":["http://www.mendeley.com/documents/?uuid=7d529362-56b5-33e3-aee5-bb77e99e511e"]}],"mendeley":{"formattedCitation":"&lt;sup&gt;29&lt;/sup&gt;","plainTextFormattedCitation":"29","previouslyFormattedCitation":"&lt;sup&gt;30&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9</w:t>
            </w:r>
            <w:r w:rsidRPr="0008231C">
              <w:rPr>
                <w:rFonts w:ascii="Palatino Linotype" w:hAnsi="Palatino Linotype"/>
                <w:sz w:val="16"/>
                <w:szCs w:val="16"/>
              </w:rPr>
              <w:fldChar w:fldCharType="end"/>
            </w:r>
          </w:p>
        </w:tc>
        <w:tc>
          <w:tcPr>
            <w:tcW w:w="2268" w:type="dxa"/>
            <w:vAlign w:val="center"/>
          </w:tcPr>
          <w:p w14:paraId="2F09FCB4"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59142A13" w14:textId="705A20B6"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A3A4E" w:rsidRPr="0008231C" w14:paraId="4B4D0D5E" w14:textId="44112977" w:rsidTr="000544A6">
        <w:trPr>
          <w:trHeight w:val="284"/>
          <w:jc w:val="center"/>
        </w:trPr>
        <w:tc>
          <w:tcPr>
            <w:tcW w:w="1838" w:type="dxa"/>
            <w:shd w:val="clear" w:color="auto" w:fill="auto"/>
            <w:noWrap/>
            <w:vAlign w:val="center"/>
            <w:hideMark/>
          </w:tcPr>
          <w:p w14:paraId="6CD5EF53" w14:textId="1449DAC3"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American mink</w:t>
            </w:r>
          </w:p>
        </w:tc>
        <w:tc>
          <w:tcPr>
            <w:tcW w:w="1843" w:type="dxa"/>
            <w:shd w:val="clear" w:color="auto" w:fill="auto"/>
            <w:noWrap/>
            <w:vAlign w:val="center"/>
            <w:hideMark/>
          </w:tcPr>
          <w:p w14:paraId="664B27DB" w14:textId="0E717DC1" w:rsidR="009A3A4E" w:rsidRPr="0008231C" w:rsidRDefault="009A3A4E"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Neovison</w:t>
            </w:r>
            <w:proofErr w:type="spellEnd"/>
            <w:r w:rsidRPr="0008231C">
              <w:rPr>
                <w:rFonts w:ascii="Palatino Linotype" w:hAnsi="Palatino Linotype"/>
                <w:i/>
                <w:sz w:val="16"/>
                <w:szCs w:val="16"/>
              </w:rPr>
              <w:t xml:space="preserve"> vison</w:t>
            </w:r>
          </w:p>
        </w:tc>
        <w:tc>
          <w:tcPr>
            <w:tcW w:w="992" w:type="dxa"/>
            <w:shd w:val="clear" w:color="auto" w:fill="00B050"/>
            <w:noWrap/>
            <w:vAlign w:val="center"/>
            <w:hideMark/>
          </w:tcPr>
          <w:p w14:paraId="6C44DB31" w14:textId="273F9657" w:rsidR="009A3A4E" w:rsidRPr="0008231C" w:rsidRDefault="009A3A4E"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FDEAA1D" w14:textId="16BA26DB" w:rsidR="009A3A4E" w:rsidRPr="0008231C" w:rsidRDefault="009A3A4E"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3A25BFD9" w14:textId="77777777" w:rsidR="009A3A4E" w:rsidRPr="0008231C" w:rsidRDefault="009A3A4E" w:rsidP="00093384">
            <w:pPr>
              <w:spacing w:after="0" w:line="240" w:lineRule="auto"/>
              <w:rPr>
                <w:rFonts w:ascii="Palatino Linotype" w:hAnsi="Palatino Linotype"/>
                <w:sz w:val="16"/>
                <w:szCs w:val="16"/>
              </w:rPr>
            </w:pPr>
          </w:p>
        </w:tc>
        <w:tc>
          <w:tcPr>
            <w:tcW w:w="2268" w:type="dxa"/>
            <w:vAlign w:val="center"/>
          </w:tcPr>
          <w:p w14:paraId="3A6C77CF" w14:textId="77777777" w:rsidR="009A3A4E" w:rsidRPr="0008231C" w:rsidRDefault="009A3A4E" w:rsidP="00093384">
            <w:pPr>
              <w:spacing w:after="0" w:line="240" w:lineRule="auto"/>
              <w:rPr>
                <w:rFonts w:ascii="Palatino Linotype" w:hAnsi="Palatino Linotype"/>
                <w:sz w:val="16"/>
                <w:szCs w:val="16"/>
              </w:rPr>
            </w:pPr>
          </w:p>
        </w:tc>
        <w:tc>
          <w:tcPr>
            <w:tcW w:w="993" w:type="dxa"/>
            <w:vAlign w:val="center"/>
          </w:tcPr>
          <w:p w14:paraId="61708994" w14:textId="0ED17388" w:rsidR="009A3A4E" w:rsidRPr="0008231C" w:rsidRDefault="009A3A4E"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23F845BA" w14:textId="77777777" w:rsidTr="000544A6">
        <w:trPr>
          <w:trHeight w:val="284"/>
          <w:jc w:val="center"/>
        </w:trPr>
        <w:tc>
          <w:tcPr>
            <w:tcW w:w="1838" w:type="dxa"/>
            <w:shd w:val="clear" w:color="auto" w:fill="auto"/>
            <w:noWrap/>
            <w:vAlign w:val="center"/>
          </w:tcPr>
          <w:p w14:paraId="685B23ED" w14:textId="7B549E27"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Lion</w:t>
            </w:r>
          </w:p>
        </w:tc>
        <w:tc>
          <w:tcPr>
            <w:tcW w:w="1843" w:type="dxa"/>
            <w:shd w:val="clear" w:color="auto" w:fill="auto"/>
            <w:noWrap/>
            <w:vAlign w:val="center"/>
          </w:tcPr>
          <w:p w14:paraId="0B7E3CCD" w14:textId="476803FF" w:rsidR="00952074" w:rsidRPr="0008231C" w:rsidRDefault="00952074"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Panther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leo</w:t>
            </w:r>
            <w:proofErr w:type="spellEnd"/>
          </w:p>
        </w:tc>
        <w:tc>
          <w:tcPr>
            <w:tcW w:w="992" w:type="dxa"/>
            <w:shd w:val="clear" w:color="auto" w:fill="FFFF00"/>
            <w:noWrap/>
            <w:vAlign w:val="center"/>
          </w:tcPr>
          <w:p w14:paraId="04EF4810" w14:textId="7C6E29DF"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VU</w:t>
            </w:r>
          </w:p>
        </w:tc>
        <w:tc>
          <w:tcPr>
            <w:tcW w:w="2977" w:type="dxa"/>
            <w:shd w:val="clear" w:color="auto" w:fill="auto"/>
            <w:vAlign w:val="center"/>
          </w:tcPr>
          <w:p w14:paraId="6AAC3B24" w14:textId="294940DB"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Not 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6C65D028"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18EF86F2"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3818A17F" w14:textId="18B538E6"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61540D89" w14:textId="77777777" w:rsidTr="000544A6">
        <w:trPr>
          <w:trHeight w:val="284"/>
          <w:jc w:val="center"/>
        </w:trPr>
        <w:tc>
          <w:tcPr>
            <w:tcW w:w="1838" w:type="dxa"/>
            <w:shd w:val="clear" w:color="auto" w:fill="auto"/>
            <w:noWrap/>
            <w:vAlign w:val="center"/>
          </w:tcPr>
          <w:p w14:paraId="4940EF6B" w14:textId="63AA5614"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Leopard</w:t>
            </w:r>
          </w:p>
        </w:tc>
        <w:tc>
          <w:tcPr>
            <w:tcW w:w="1843" w:type="dxa"/>
            <w:shd w:val="clear" w:color="auto" w:fill="auto"/>
            <w:noWrap/>
            <w:vAlign w:val="center"/>
          </w:tcPr>
          <w:p w14:paraId="5B2DA4DA" w14:textId="59736A7E" w:rsidR="00952074" w:rsidRPr="0008231C" w:rsidRDefault="00952074" w:rsidP="00093384">
            <w:pPr>
              <w:spacing w:after="0" w:line="240" w:lineRule="auto"/>
              <w:rPr>
                <w:rFonts w:ascii="Palatino Linotype" w:hAnsi="Palatino Linotype"/>
                <w:i/>
                <w:sz w:val="16"/>
                <w:szCs w:val="16"/>
              </w:rPr>
            </w:pPr>
            <w:r w:rsidRPr="0008231C">
              <w:rPr>
                <w:rFonts w:ascii="Palatino Linotype" w:hAnsi="Palatino Linotype"/>
                <w:i/>
                <w:sz w:val="16"/>
                <w:szCs w:val="16"/>
              </w:rPr>
              <w:t>Panthera pardus</w:t>
            </w:r>
          </w:p>
        </w:tc>
        <w:tc>
          <w:tcPr>
            <w:tcW w:w="992" w:type="dxa"/>
            <w:shd w:val="clear" w:color="auto" w:fill="FFFF00"/>
            <w:noWrap/>
            <w:vAlign w:val="center"/>
          </w:tcPr>
          <w:p w14:paraId="011A15E4" w14:textId="3BC93E10"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VU</w:t>
            </w:r>
          </w:p>
        </w:tc>
        <w:tc>
          <w:tcPr>
            <w:tcW w:w="2977" w:type="dxa"/>
            <w:shd w:val="clear" w:color="auto" w:fill="auto"/>
            <w:vAlign w:val="center"/>
          </w:tcPr>
          <w:p w14:paraId="60C6855F" w14:textId="5EA30D57"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Marker","given":"Laurie L.","non-dropping-particle":"","parse-names":false,"suffix":""},{"dropping-particle":"","family":"Dickman","given":"Amy","non-dropping-particle":"","parse-names":false,"suffix":""},{"dropping-particle":"","family":"Schumann","given":"Mandy","non-dropping-particle":"","parse-names":false,"suffix":""}],"container-title":"Carnivore Damage Prevention News","id":"ITEM-1","issued":{"date-parts":[["2005"]]},"note":"· \nWidespread killing of\ncheetahs on farmlands, with almost 7000 cheetahs reportedly removed from\nNamibian farmlands during the 1980s alone (CITES 1992)\n\n\n· \nNamibian farmlands support\nreasonably high desnities of carnivores with estimates of 0.05-0.1 cheetahs/100km2\nand 0.5-1 leopards per 100km2 in the country – study area covered 275000 km2\n\n\n· \nCheetah Conservation Fund\nset up in 1990\n\n\n· \nFirst LGDs imported into\nNamibia in 1994 with 10 Anatolian shepherd dogs\n\n\n· \nLGDs agitated by predators\nand bark loudly. Reports of LGDs fighting with predators and recorded killing\njackal, leopards and baboons that were threatening the stock\n\n\n· \nAnatolians weigh approx..\n40kg, which is similar to leopards (av. 46kg for males and 30kg for females)","page":"28-32","title":"Using livestock guarding dogs as a conflict resolution strategy on Namibian farms","type":"article-journal","volume":"8"},"uris":["http://www.mendeley.com/documents/?uuid=5cf2e890-8ee7-3120-ab05-789effc7841e"]}],"mendeley":{"formattedCitation":"&lt;sup&gt;24&lt;/sup&gt;","plainTextFormattedCitation":"24","previouslyFormattedCitation":"&lt;sup&gt;25&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4</w:t>
            </w:r>
            <w:r w:rsidRPr="0008231C">
              <w:rPr>
                <w:rFonts w:ascii="Palatino Linotype" w:hAnsi="Palatino Linotype"/>
                <w:sz w:val="16"/>
                <w:szCs w:val="16"/>
              </w:rPr>
              <w:fldChar w:fldCharType="end"/>
            </w:r>
            <w:r w:rsidRPr="0008231C">
              <w:rPr>
                <w:rFonts w:ascii="Palatino Linotype" w:hAnsi="Palatino Linotype"/>
                <w:sz w:val="16"/>
                <w:szCs w:val="16"/>
              </w:rPr>
              <w:t>, not killed</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id":"ITEM-2","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2","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1,2&lt;/sup&gt;","plainTextFormattedCitation":"1,2","previouslyFormattedCitation":"&lt;sup&gt;1,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1,2</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3AF77A89" w14:textId="4CEFBC0C"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Spatial (N)</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16/j.biocon.2019.108256","author":[{"dropping-particle":"","family":"Spencer","given":"Katie","non-dropping-particle":"","parse-names":false,"suffix":""},{"dropping-particle":"","family":"Sambrook","given":"Melissa","non-dropping-particle":"","parse-names":false,"suffix":""},{"dropping-particle":"","family":"Bremner-Harrison","given":"Samantha","non-dropping-particle":"","parse-names":false,"suffix":""},{"dropping-particle":"","family":"Cilliers","given":"Deon","non-dropping-particle":"","parse-names":false,"suffix":""},{"dropping-particle":"","family":"Yarnell","given":"Richard W.","non-dropping-particle":"","parse-names":false,"suffix":""},{"dropping-particle":"","family":"Brummer","given":"Rox","non-dropping-particle":"","parse-names":false,"suffix":""},{"dropping-particle":"","family":"Whitehouse-Tedd","given":"Katherine","non-dropping-particle":"","parse-names":false,"suffix":""}],"container-title":"Biological Conservation","id":"ITEM-1","issued":{"date-parts":[["2020","1"]]},"note":"- Occupancy doesn't change between guarded and unguarded farms\n- Longer study, more cameras, consistent design, same models of cameras needed\n- May be variation in lethal control\n- Should I use a targetted (roads/trails), random, or grid cell camera placement?","page":"108256","title":"Livestock guarding dogs enable human-carnivore coexistence: First evidence of equivalent carnivore occupancy on guarded and unguarded farms","type":"article-journal","volume":"241"},"uris":["http://www.mendeley.com/documents/?uuid=b6c860ba-0984-37c5-8d6b-eb841d376354"]}],"mendeley":{"formattedCitation":"&lt;sup&gt;25&lt;/sup&gt;","plainTextFormattedCitation":"25","previouslyFormattedCitation":"&lt;sup&gt;2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5</w:t>
            </w:r>
            <w:r w:rsidRPr="0008231C">
              <w:rPr>
                <w:rFonts w:ascii="Palatino Linotype" w:hAnsi="Palatino Linotype"/>
                <w:sz w:val="16"/>
                <w:szCs w:val="16"/>
              </w:rPr>
              <w:fldChar w:fldCharType="end"/>
            </w:r>
          </w:p>
        </w:tc>
        <w:tc>
          <w:tcPr>
            <w:tcW w:w="2268" w:type="dxa"/>
            <w:vAlign w:val="center"/>
          </w:tcPr>
          <w:p w14:paraId="4324A3B9" w14:textId="716EF8E1"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Survival (+</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r w:rsidRPr="0008231C">
              <w:rPr>
                <w:rFonts w:ascii="Palatino Linotype" w:hAnsi="Palatino Linotype"/>
                <w:sz w:val="16"/>
                <w:szCs w:val="16"/>
              </w:rPr>
              <w:t xml:space="preserve">  </w:t>
            </w:r>
          </w:p>
        </w:tc>
        <w:tc>
          <w:tcPr>
            <w:tcW w:w="993" w:type="dxa"/>
            <w:vAlign w:val="center"/>
          </w:tcPr>
          <w:p w14:paraId="6FA9D4C2" w14:textId="57549A25"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29F8EF5A" w14:textId="46285390" w:rsidTr="000544A6">
        <w:trPr>
          <w:trHeight w:val="284"/>
          <w:jc w:val="center"/>
        </w:trPr>
        <w:tc>
          <w:tcPr>
            <w:tcW w:w="1838" w:type="dxa"/>
            <w:shd w:val="clear" w:color="auto" w:fill="auto"/>
            <w:noWrap/>
            <w:vAlign w:val="center"/>
            <w:hideMark/>
          </w:tcPr>
          <w:p w14:paraId="6606B3DA" w14:textId="70250598"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cma baboon</w:t>
            </w:r>
          </w:p>
        </w:tc>
        <w:tc>
          <w:tcPr>
            <w:tcW w:w="1843" w:type="dxa"/>
            <w:shd w:val="clear" w:color="auto" w:fill="auto"/>
            <w:noWrap/>
            <w:vAlign w:val="center"/>
            <w:hideMark/>
          </w:tcPr>
          <w:p w14:paraId="2A2E90D5" w14:textId="31A24A61"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Papio</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ursinus</w:t>
            </w:r>
            <w:proofErr w:type="spellEnd"/>
          </w:p>
        </w:tc>
        <w:tc>
          <w:tcPr>
            <w:tcW w:w="992" w:type="dxa"/>
            <w:shd w:val="clear" w:color="auto" w:fill="00B050"/>
            <w:noWrap/>
            <w:vAlign w:val="center"/>
            <w:hideMark/>
          </w:tcPr>
          <w:p w14:paraId="5776FEAA" w14:textId="77A2E6EE"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30FC0CC1" w14:textId="68B19907"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Marker","given":"Laurie L.","non-dropping-particle":"","parse-names":false,"suffix":""},{"dropping-particle":"","family":"Dickman","given":"Amy","non-dropping-particle":"","parse-names":false,"suffix":""},{"dropping-particle":"","family":"Schumann","given":"Mandy","non-dropping-particle":"","parse-names":false,"suffix":""}],"container-title":"Carnivore Damage Prevention News","id":"ITEM-1","issued":{"date-parts":[["2005"]]},"note":"· \nWidespread killing of\ncheetahs on farmlands, with almost 7000 cheetahs reportedly removed from\nNamibian farmlands during the 1980s alone (CITES 1992)\n\n\n· \nNamibian farmlands support\nreasonably high desnities of carnivores with estimates of 0.05-0.1 cheetahs/100km2\nand 0.5-1 leopards per 100km2 in the country – study area covered 275000 km2\n\n\n· \nCheetah Conservation Fund\nset up in 1990\n\n\n· \nFirst LGDs imported into\nNamibia in 1994 with 10 Anatolian shepherd dogs\n\n\n· \nLGDs agitated by predators\nand bark loudly. Reports of LGDs fighting with predators and recorded killing\njackal, leopards and baboons that were threatening the stock\n\n\n· \nAnatolians weigh approx..\n40kg, which is similar to leopards (av. 46kg for males and 30kg for females)","page":"28-32","title":"Using livestock guarding dogs as a conflict resolution strategy on Namibian farms","type":"article-journal","volume":"8"},"uris":["http://www.mendeley.com/documents/?uuid=5cf2e890-8ee7-3120-ab05-789effc7841e"]},{"id":"ITEM-2","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2","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id":"ITEM-3","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3","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1,2,24&lt;/sup&gt;","plainTextFormattedCitation":"1,2,24","previouslyFormattedCitation":"&lt;sup&gt;1,2,25&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1,2,24</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06BF24D0"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49BE0044"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141AA7BD" w14:textId="4B0A95E3"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695F8FD1" w14:textId="744B4FA5" w:rsidTr="000544A6">
        <w:trPr>
          <w:trHeight w:val="284"/>
          <w:jc w:val="center"/>
        </w:trPr>
        <w:tc>
          <w:tcPr>
            <w:tcW w:w="1838" w:type="dxa"/>
            <w:shd w:val="clear" w:color="auto" w:fill="auto"/>
            <w:noWrap/>
            <w:vAlign w:val="center"/>
            <w:hideMark/>
          </w:tcPr>
          <w:p w14:paraId="4E030F02" w14:textId="2655F7A7"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Mountain lion</w:t>
            </w:r>
          </w:p>
        </w:tc>
        <w:tc>
          <w:tcPr>
            <w:tcW w:w="1843" w:type="dxa"/>
            <w:shd w:val="clear" w:color="auto" w:fill="auto"/>
            <w:noWrap/>
            <w:vAlign w:val="center"/>
            <w:hideMark/>
          </w:tcPr>
          <w:p w14:paraId="6663AC39" w14:textId="6EE1F1FE" w:rsidR="00952074" w:rsidRPr="0008231C" w:rsidRDefault="00952074"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Puma concolor</w:t>
            </w:r>
          </w:p>
        </w:tc>
        <w:tc>
          <w:tcPr>
            <w:tcW w:w="992" w:type="dxa"/>
            <w:shd w:val="clear" w:color="auto" w:fill="00B050"/>
            <w:noWrap/>
            <w:vAlign w:val="center"/>
            <w:hideMark/>
          </w:tcPr>
          <w:p w14:paraId="18D2E126" w14:textId="23698DA5"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39D585EC" w14:textId="1989C873"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4F4EF234"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2381B749"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083B680D" w14:textId="3B1817CD"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77385BEB" w14:textId="2C1B616D" w:rsidTr="000544A6">
        <w:trPr>
          <w:trHeight w:val="284"/>
          <w:jc w:val="center"/>
        </w:trPr>
        <w:tc>
          <w:tcPr>
            <w:tcW w:w="1838" w:type="dxa"/>
            <w:shd w:val="clear" w:color="auto" w:fill="auto"/>
            <w:noWrap/>
            <w:vAlign w:val="center"/>
            <w:hideMark/>
          </w:tcPr>
          <w:p w14:paraId="121D27C2" w14:textId="03ED2103"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Brown bear</w:t>
            </w:r>
          </w:p>
        </w:tc>
        <w:tc>
          <w:tcPr>
            <w:tcW w:w="1843" w:type="dxa"/>
            <w:shd w:val="clear" w:color="auto" w:fill="auto"/>
            <w:noWrap/>
            <w:vAlign w:val="center"/>
            <w:hideMark/>
          </w:tcPr>
          <w:p w14:paraId="038B075C" w14:textId="22D050E4" w:rsidR="00952074" w:rsidRPr="0008231C" w:rsidRDefault="00952074"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Ursus arctos</w:t>
            </w:r>
          </w:p>
        </w:tc>
        <w:tc>
          <w:tcPr>
            <w:tcW w:w="992" w:type="dxa"/>
            <w:shd w:val="clear" w:color="auto" w:fill="00B050"/>
            <w:noWrap/>
            <w:vAlign w:val="center"/>
            <w:hideMark/>
          </w:tcPr>
          <w:p w14:paraId="07A60BA6" w14:textId="76A50878"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57603CFE" w14:textId="6F1B6A13"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Livestock-guarding dogs are an effective way of protecting rangeland sheep from predators. However, open mountain/forest range and widely ranging sheep are factors that may make adaptation to Norwegian conditions difficult. This paper focuses on the dogs' working patterns and effectiveness under different working regimes. A 3,500 ha. unfenced forest/mountain range pasture in bear habitat comprised the research area in which 624 sheep from 2 herds grazed. The field trial lasted 3 months, and a total of 10 Great Pyrenees participated for various time intervals. Three different working regimes were evaluated. 1) loose dogs without the command of a dog handler (Method A); 2) loose dogs under the command of a dog handler (Method B); and 3) loose dogs guarding sheep inside a fenced, 1 km(2) forest pasture (Method C). Nocturnal behavioural activity patterns and data on predation were recorded. Method A proved too uncontrolled for Norwegian conditions, because sheep dispersed too widely and dogs ranged too far, causing conflicts in nearby settlements with wildlife, and with livestock. Pasture dogs (C) were &gt; 3 times less active and were engaged in guarding activities &lt; 50% as often as patrol dogs (B). However, they barked &gt; 15 times more frequently, and no sheep carcasses were found inside the fence. Therefore, Method C probably had the best preventive effect.","author":[{"dropping-particle":"","family":"Hansen","given":"Inger","non-dropping-particle":"","parse-names":false,"suffix":""},{"dropping-particle":"","family":"Smith","given":"Martin E.","non-dropping-particle":"","parse-names":false,"suffix":""}],"container-title":"Rangeland Ecology &amp; Management","id":"ITEM-1","issue":"4","issued":{"date-parts":[["1999"]]},"page":"312-316","title":"Livestock-guarding dogs in Norway. II. Different working regimes","type":"article-journal","volume":"52"},"uris":["http://www.mendeley.com/documents/?uuid=a5a16681-8c01-33eb-a375-9349b748f6ee"]},{"id":"ITEM-2","itemData":{"author":[{"dropping-particle":"","family":"Hansen","given":"Inger","non-dropping-particle":"","parse-names":false,"suffix":""},{"dropping-particle":"","family":"Bakken","given":"Morten","non-dropping-particle":"","parse-names":false,"suffix":""}],"container-title":"Rangeland Ecology &amp; Management","id":"ITEM-2","issue":"1","issued":{"date-parts":[["1999"]]},"page":"2-6","title":"Livestock-guarding dogs in Norway. 1. Interactions","type":"article-journal","volume":"52"},"uris":["http://www.mendeley.com/documents/?uuid=1e792209-f644-3e04-b446-18e975e6fcd2"]},{"id":"ITEM-3","itemData":{"abstract":"Shepherds and farmers in the Carpathian Mountains of Slovakia report damage to livestock by recovered populations of native predators, particularly grey wolves (Canis lupus) and brown bears (Ursus arctos). This study reviewed the nature and extent of carnivore-human conflict and assessed the relative importance of livestock depredation as a threat to the long-term endurance of viable populations of large carnivores in the wild. The possibility of revitalizing the traditional use of livestock guarding dogs (Canis lupus familiaris) to protect sheep (Ovis aries) was assessed by conducting a literature survey on the use of livestock guarding dogs (LGDs) worldwide, observing working LGDs in several countries, examining the reasons why the tradition had been abandoned in the Slovak Carpathians and performing field trials of LGDs with livestock at working farms. These activities were undertaken as part of the Protection of Livestock and Conservation of Large Carnivores (PLCLC) project. In order to evaluate spring-autumn diet of carnivores in livestock-raising areas a total of 373 bear and 70 wolf scats were collected in the Tatra and Fatra Mountains from March to November 2001-03 and their contents analysed. Bear diet was quantified using correction factors to convert % volume data into estimates of % dry matter ingested. The proportion of each prey item in wolf scats was calculated as frequency of occurrence and mean % volume. Experimentally derived regression equations were then used to convert the data into estimates of % biomass consumed. Livestock did not comprise a major component of the diet of either bears or wolves. Bear diet varied greatly among seasons. Plant material constituted 90.8% of total scat volume and 83.5% of estimated dry matter ingested. Green vegetation, mainly grasses/sedges and herbs, dominated in spring and early summer, with a shift to fruits (Vaccinium myrtillus, Rubus idaeus, Vaccinium vitis-idaea, Sorbus aucuparia) in July-October. Many bears utilised anthropogenic food sources, including hunters’ ungulate feeding stations, crops (Zea mays, Avena sativa, Triticum aestivum), refuse and, to a lesser extent, orchards (Malus spp., Prunus domestica), but no domesticated vertebrates were identified in any of the analysed scats. Invertebrates occurred significantly more frequently and in greater quantities than large mammals. Wild ungulates formed the main prey base of the wolf (mean % volume in scats = 91.4%). Cervidae (Cervus elaphus,…","author":[{"dropping-particle":"","family":"Rigg","given":"Robin","non-dropping-particle":"","parse-names":false,"suffix":""}],"id":"ITEM-3","issued":{"date-parts":[["2004"]]},"publisher":"University of Aberdeen","title":"The extent of predation on livestock by large carnivores in Slovakia and mitigating carnivore-human conflict using livestock guarding dogs","type":"thesis"},"uris":["http://www.mendeley.com/documents/?uuid=84d987cc-06f0-3761-92e1-fd4541fa32a3"]},{"id":"ITEM-4","itemData":{"author":[{"dropping-particle":"","family":"Sedefchev","given":"Sider","non-dropping-particle":"","parse-names":false,"suffix":""}],"container-title":"Carnivore Damage Prevention News","id":"ITEM-4","issued":{"date-parts":[["2005"]]},"page":"14-19","title":"The Karakachan dog - Continuation of an old Bulgarian tradition","type":"article-journal","volume":"9"},"uris":["http://www.mendeley.com/documents/?uuid=5d296416-f568-359e-80a1-4eaae6e50616"]},{"id":"ITEM-5","itemData":{"author":[{"dropping-particle":"","family":"Salvatori","given":"Valeria","non-dropping-particle":"","parse-names":false,"suffix":""},{"dropping-particle":"","family":"Canestrini","given":"Mia","non-dropping-particle":"","parse-names":false,"suffix":""},{"dropping-particle":"","family":"Mancini","given":"Roberta","non-dropping-particle":"","parse-names":false,"suffix":""},{"dropping-particle":"","family":"Orsoni","given":"Francesca","non-dropping-particle":"","parse-names":false,"suffix":""},{"dropping-particle":"","family":"Vielmi","given":"Luisa","non-dropping-particle":"","parse-names":false,"suffix":""}],"container-title":"Carnivore Damage Prevention News","id":"ITEM-5","issued":{"date-parts":[["2017"]]},"page":"11-20","title":"Use of livestock guarding dogs in Italy: From history to modernity","type":"article-journal","volume":"16"},"uris":["http://www.mendeley.com/documents/?uuid=3b40587d-daa6-4b04-93cc-12d088caad5a"]}],"mendeley":{"formattedCitation":"&lt;sup&gt;12,15,30–32&lt;/sup&gt;","plainTextFormattedCitation":"12,15,30–32","previouslyFormattedCitation":"&lt;sup&gt;12,16,31–3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12,15,30–32</w:t>
            </w:r>
            <w:r w:rsidRPr="0008231C">
              <w:rPr>
                <w:rFonts w:ascii="Palatino Linotype" w:hAnsi="Palatino Linotype"/>
                <w:sz w:val="16"/>
                <w:szCs w:val="16"/>
              </w:rPr>
              <w:fldChar w:fldCharType="end"/>
            </w:r>
          </w:p>
        </w:tc>
        <w:tc>
          <w:tcPr>
            <w:tcW w:w="2551" w:type="dxa"/>
            <w:vAlign w:val="center"/>
          </w:tcPr>
          <w:p w14:paraId="2766AA45"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46EE3244"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31756804" w14:textId="62020E58"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46DD8F17" w14:textId="67E95DD3" w:rsidTr="000544A6">
        <w:trPr>
          <w:trHeight w:val="284"/>
          <w:jc w:val="center"/>
        </w:trPr>
        <w:tc>
          <w:tcPr>
            <w:tcW w:w="1838" w:type="dxa"/>
            <w:shd w:val="clear" w:color="auto" w:fill="auto"/>
            <w:noWrap/>
            <w:vAlign w:val="center"/>
          </w:tcPr>
          <w:p w14:paraId="1273AEC8" w14:textId="74865F47"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Red fox</w:t>
            </w:r>
          </w:p>
        </w:tc>
        <w:tc>
          <w:tcPr>
            <w:tcW w:w="1843" w:type="dxa"/>
            <w:shd w:val="clear" w:color="auto" w:fill="auto"/>
            <w:noWrap/>
            <w:vAlign w:val="center"/>
          </w:tcPr>
          <w:p w14:paraId="7B04D979" w14:textId="47E9DF1D" w:rsidR="00952074" w:rsidRPr="0008231C" w:rsidRDefault="00952074"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Vulpe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vulpes</w:t>
            </w:r>
            <w:proofErr w:type="spellEnd"/>
          </w:p>
        </w:tc>
        <w:tc>
          <w:tcPr>
            <w:tcW w:w="992" w:type="dxa"/>
            <w:shd w:val="clear" w:color="auto" w:fill="00B050"/>
            <w:noWrap/>
            <w:vAlign w:val="center"/>
          </w:tcPr>
          <w:p w14:paraId="041802F7" w14:textId="0169C60E"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4B0C56A6" w14:textId="57B42A3F"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Pfeifer","given":"William K","non-dropping-particle":"","parse-names":false,"suffix":""},{"dropping-particle":"","family":"Goos","given":"Michael W","non-dropping-particle":"","parse-names":false,"suffix":""}],"container-title":"Proceedings of the tenth vertebrate pest conference","id":"ITEM-1","issued":{"date-parts":[["1982"]]},"page":"55-61","title":"Guard dogs and gas exploders as coyote depredation control tools in North Dakota","type":"article-journal","volume":"10"},"uris":["http://www.mendeley.com/documents/?uuid=eb6fbffe-4051-333b-9815-1a01c1958d97"]},{"id":"ITEM-2","itemData":{"DOI":"10.1080/09064700252806416","ISSN":"09064702","abstract":"Patrolling with livestock guard dogs in mountain rangelands in Norway was evaluated as a method to prevent predation in areas with widely dispersed sheep. In contrast to guard dogs, patrol dogs are more socially bonded to people and follow a range inspector around. Range inspection was performed in 5 h bouts during three nights per week. The method was tested during three summer seasons in a total of eight sheep flocks grazing in three different mountain ranges. In total, three inspectors and four dogs were involved. Significant reductions in the number of sheep lost were achieved in one of the study areas. Lack of significance in the other areas was mainly due to the size of the area and qualities of the dogs: the range to be patrolled by one man/dog unit should not exceed 10-12 km2, and the dogs should be experienced guard dogs which are properly socialized for this method.","author":[{"dropping-particle":"","family":"Hansen","given":"Inger","non-dropping-particle":"","parse-names":false,"suffix":""},{"dropping-particle":"","family":"Staaland","given":"Theresia","non-dropping-particle":"","parse-names":false,"suffix":""},{"dropping-particle":"","family":"Ringsø","given":"Aud","non-dropping-particle":"","parse-names":false,"suffix":""}],"container-title":"Acta Agriculturae Scandinavica - Section A: Animal Science","id":"ITEM-2","issue":"1","issued":{"date-parts":[["2002"]]},"page":"43-48","title":"Patrolling with livestock guard dogs: A potential method to reduce predation on sheep","type":"article-journal","volume":"52"},"uris":["http://www.mendeley.com/documents/?uuid=a11affcc-e86c-38a1-983a-6d2e0923b2f0"]},{"id":"ITEM-3","itemData":{"author":[{"dropping-particle":"","family":"Lapeyronie","given":"Paul","non-dropping-particle":"","parse-names":false,"suffix":""},{"dropping-particle":"","family":"Moret","given":"Alexandra","non-dropping-particle":"","parse-names":false,"suffix":""}],"id":"ITEM-3","issued":{"date-parts":[["2003"]]},"title":"Chiens de troupeaux dans le Parc national du Mercantour (chiens de travail et chiens de protection): étude comportementale, impact sur la faune sauvage des estives [Herding dogs in the Mercantour National Park (working dogs and protection dogs): a behavio","type":"report"},"uris":["http://www.mendeley.com/documents/?uuid=a30d6db7-7c3f-4a26-af3d-2464232c76f2"]},{"id":"ITEM-4","itemData":{"author":[{"dropping-particle":"","family":"Ribeiro","given":"Silvia","non-dropping-particle":"","parse-names":false,"suffix":""},{"dropping-particle":"","family":"Petrucci-Fonseca","given":"Francisco","non-dropping-particle":"","parse-names":false,"suffix":""}],"container-title":"Carnivore Damage Prevention News","id":"ITEM-4","issued":{"date-parts":[["2005"]]},"page":"27-33","title":"The use of livestock guarding dogs in Portugal","type":"article-journal","volume":"9"},"uris":["http://www.mendeley.com/documents/?uuid=996c009d-7fef-4785-8036-4f6394ccf7a2"]},{"id":"ITEM-5","itemData":{"author":[{"dropping-particle":"","family":"Landry","given":"Jean-Marc","non-dropping-particle":"","parse-names":false,"suffix":""},{"dropping-particle":"","family":"Millischer","given":"Gérard","non-dropping-particle":"","parse-names":false,"suffix":""},{"dropping-particle":"","family":"Boreli","given":"Jean-Luc","non-dropping-particle":"","parse-names":false,"suffix":""},{"dropping-particle":"","family":"Lyon","given":"Gus","non-dropping-particle":"","parse-names":false,"suffix":""}],"container-title":"Carnivore Damage Prevention News","id":"ITEM-5","issued":{"date-parts":[["2014"]]},"page":"21-30","title":"The CanOvis Project: Studying internal and external factors that may influence livestock guarding dogs' efficiency against wolf predation. Preliminary results and discussion.","type":"article-journal","volume":"10"},"uris":["http://www.mendeley.com/documents/?uuid=86fb5195-482e-4c56-bfe5-560c0a841572"]},{"id":"ITEM-6","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6","issued":{"date-parts":[["2017"]]},"page":"9-17","title":"The use of livestock guarding dogs in north-eastern Portugal: The importance of keeping the tradition","type":"article-journal","volume":"15"},"uris":["http://www.mendeley.com/documents/?uuid=71aee434-120a-43bf-babf-25ab2b07fd64"]}],"mendeley":{"formattedCitation":"&lt;sup&gt;6,14,26,33–35&lt;/sup&gt;","plainTextFormattedCitation":"6,14,26,33–35","previouslyFormattedCitation":"&lt;sup&gt;6,15,27,34–3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6,14,26,33–35</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Landry","given":"Jean-Marc","non-dropping-particle":"","parse-names":false,"suffix":""},{"dropping-particle":"","family":"Burri","given":"Antoine","non-dropping-particle":"","parse-names":false,"suffix":""},{"dropping-particle":"","family":"Torriani","given":"Damiano","non-dropping-particle":"","parse-names":false,"suffix":""},{"dropping-particle":"","family":"Angst","given":"Christof","non-dropping-particle":"","parse-names":false,"suffix":""}],"container-title":"Carnivore Damage Prevention News","id":"ITEM-1","issued":{"date-parts":[["2005"]]},"page":"40-48","title":"Livestock guarding dogs: A new experience for Switzerland","type":"article-journal","volume":"8"},"uris":["http://www.mendeley.com/documents/?uuid=0df8a584-8061-465c-848a-db3b56bbbf5f"]},{"id":"ITEM-2","itemData":{"author":[{"dropping-particle":"","family":"Ribeiro","given":"Silvia","non-dropping-particle":"","parse-names":false,"suffix":""},{"dropping-particle":"","family":"Petrucci-Fonseca","given":"Francisco","non-dropping-particle":"","parse-names":false,"suffix":""}],"container-title":"Carnivore Damage Prevention News","id":"ITEM-2","issued":{"date-parts":[["2005"]]},"page":"27-33","title":"The use of livestock guarding dogs in Portugal","type":"article-journal","volume":"9"},"uris":["http://www.mendeley.com/documents/?uuid=996c009d-7fef-4785-8036-4f6394ccf7a2"]},{"id":"ITEM-3","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3","issue":"8","issued":{"date-parts":[["2010","1","21"]]},"page":"715-721","publisher":"CSIRO PUBLISHING","title":"Utility of livestock-protection dogs for deterring wildlife from cattle farms","type":"article-journal","volume":"37"},"uris":["http://www.mendeley.com/documents/?uuid=7d27921e-150a-3d7b-914c-f403e3e681b0"]},{"id":"ITEM-4","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4","issued":{"date-parts":[["2017"]]},"page":"9-17","title":"The use of livestock guarding dogs in north-eastern Portugal: The importance of keeping the tradition","type":"article-journal","volume":"15"},"uris":["http://www.mendeley.com/documents/?uuid=71aee434-120a-43bf-babf-25ab2b07fd64"]},{"id":"ITEM-5","itemData":{"author":[{"dropping-particle":"","family":"Salvatori","given":"Valeria","non-dropping-particle":"","parse-names":false,"suffix":""},{"dropping-particle":"","family":"Canestrini","given":"Mia","non-dropping-particle":"","parse-names":false,"suffix":""},{"dropping-particle":"","family":"Mancini","given":"Roberta","non-dropping-particle":"","parse-names":false,"suffix":""},{"dropping-particle":"","family":"Orsoni","given":"Francesca","non-dropping-particle":"","parse-names":false,"suffix":""},{"dropping-particle":"","family":"Vielmi","given":"Luisa","non-dropping-particle":"","parse-names":false,"suffix":""}],"container-title":"Carnivore Damage Prevention News","id":"ITEM-5","issued":{"date-parts":[["2017"]]},"page":"11-20","title":"Use of livestock guarding dogs in Italy: From history to modernity","type":"article-journal","volume":"16"},"uris":["http://www.mendeley.com/documents/?uuid=3b40587d-daa6-4b04-93cc-12d088caad5a"]}],"mendeley":{"formattedCitation":"&lt;sup&gt;9,15,34–36&lt;/sup&gt;","plainTextFormattedCitation":"9,15,34–36","previouslyFormattedCitation":"&lt;sup&gt;9,16,35–37&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9,15,34–36</w:t>
            </w:r>
            <w:r w:rsidRPr="0008231C">
              <w:rPr>
                <w:rFonts w:ascii="Palatino Linotype" w:hAnsi="Palatino Linotype"/>
                <w:sz w:val="16"/>
                <w:szCs w:val="16"/>
              </w:rPr>
              <w:fldChar w:fldCharType="end"/>
            </w:r>
          </w:p>
        </w:tc>
        <w:tc>
          <w:tcPr>
            <w:tcW w:w="2551" w:type="dxa"/>
            <w:vAlign w:val="center"/>
          </w:tcPr>
          <w:p w14:paraId="78658CBF" w14:textId="145C403D" w:rsidR="00952074" w:rsidRPr="0008231C" w:rsidRDefault="00952074" w:rsidP="00093384">
            <w:pPr>
              <w:spacing w:after="0" w:line="240" w:lineRule="auto"/>
              <w:rPr>
                <w:rFonts w:ascii="Palatino Linotype" w:hAnsi="Palatino Linotype" w:cs="Calibri"/>
                <w:color w:val="000000"/>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r w:rsidRPr="0008231C">
              <w:rPr>
                <w:rFonts w:ascii="Palatino Linotype" w:hAnsi="Palatino Linotype"/>
                <w:sz w:val="16"/>
                <w:szCs w:val="16"/>
              </w:rPr>
              <w:t>, tempor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p>
        </w:tc>
        <w:tc>
          <w:tcPr>
            <w:tcW w:w="2268" w:type="dxa"/>
            <w:vAlign w:val="center"/>
          </w:tcPr>
          <w:p w14:paraId="35BF4BCA" w14:textId="77777777" w:rsidR="00952074" w:rsidRPr="0008231C" w:rsidRDefault="00952074" w:rsidP="00093384">
            <w:pPr>
              <w:spacing w:after="0" w:line="240" w:lineRule="auto"/>
              <w:rPr>
                <w:rFonts w:ascii="Palatino Linotype" w:hAnsi="Palatino Linotype" w:cs="Calibri"/>
                <w:color w:val="000000"/>
                <w:sz w:val="16"/>
                <w:szCs w:val="16"/>
              </w:rPr>
            </w:pPr>
          </w:p>
        </w:tc>
        <w:tc>
          <w:tcPr>
            <w:tcW w:w="993" w:type="dxa"/>
            <w:vAlign w:val="center"/>
          </w:tcPr>
          <w:p w14:paraId="7EC151BD" w14:textId="3CC534C6" w:rsidR="00952074" w:rsidRPr="0008231C" w:rsidRDefault="00952074" w:rsidP="000544A6">
            <w:pPr>
              <w:spacing w:after="0" w:line="240" w:lineRule="auto"/>
              <w:jc w:val="center"/>
              <w:rPr>
                <w:rFonts w:ascii="Palatino Linotype" w:hAnsi="Palatino Linotype" w:cs="Calibri"/>
                <w:color w:val="000000"/>
                <w:sz w:val="16"/>
                <w:szCs w:val="16"/>
              </w:rPr>
            </w:pPr>
            <w:r w:rsidRPr="0008231C">
              <w:rPr>
                <w:rFonts w:ascii="Palatino Linotype" w:hAnsi="Palatino Linotype"/>
                <w:sz w:val="16"/>
                <w:szCs w:val="16"/>
              </w:rPr>
              <w:t>Y</w:t>
            </w:r>
          </w:p>
        </w:tc>
      </w:tr>
      <w:tr w:rsidR="00952074" w:rsidRPr="0008231C" w14:paraId="2BAAE750" w14:textId="7FE6DD32" w:rsidTr="000544A6">
        <w:trPr>
          <w:trHeight w:val="284"/>
          <w:jc w:val="center"/>
        </w:trPr>
        <w:tc>
          <w:tcPr>
            <w:tcW w:w="13462" w:type="dxa"/>
            <w:gridSpan w:val="7"/>
            <w:shd w:val="clear" w:color="auto" w:fill="E7E6E6" w:themeFill="background2"/>
            <w:noWrap/>
            <w:vAlign w:val="center"/>
          </w:tcPr>
          <w:p w14:paraId="56C0B888" w14:textId="5A1C1A86" w:rsidR="00952074" w:rsidRPr="0008231C" w:rsidRDefault="00952074" w:rsidP="000544A6">
            <w:pPr>
              <w:spacing w:after="0" w:line="240" w:lineRule="auto"/>
              <w:jc w:val="center"/>
              <w:rPr>
                <w:rFonts w:ascii="Palatino Linotype" w:hAnsi="Palatino Linotype"/>
                <w:b/>
                <w:sz w:val="16"/>
                <w:szCs w:val="16"/>
              </w:rPr>
            </w:pPr>
            <w:r w:rsidRPr="0008231C">
              <w:rPr>
                <w:rFonts w:ascii="Palatino Linotype" w:hAnsi="Palatino Linotype"/>
                <w:b/>
                <w:sz w:val="16"/>
                <w:szCs w:val="16"/>
              </w:rPr>
              <w:t>Non-target species</w:t>
            </w:r>
          </w:p>
        </w:tc>
      </w:tr>
      <w:tr w:rsidR="00952074" w:rsidRPr="0008231C" w14:paraId="23A338CF" w14:textId="40392F4B" w:rsidTr="000544A6">
        <w:trPr>
          <w:trHeight w:val="284"/>
          <w:jc w:val="center"/>
        </w:trPr>
        <w:tc>
          <w:tcPr>
            <w:tcW w:w="1838" w:type="dxa"/>
            <w:shd w:val="clear" w:color="auto" w:fill="auto"/>
            <w:noWrap/>
            <w:vAlign w:val="center"/>
            <w:hideMark/>
          </w:tcPr>
          <w:p w14:paraId="457DA33E" w14:textId="5608497D"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 xml:space="preserve">Impala </w:t>
            </w:r>
          </w:p>
        </w:tc>
        <w:tc>
          <w:tcPr>
            <w:tcW w:w="1843" w:type="dxa"/>
            <w:shd w:val="clear" w:color="auto" w:fill="auto"/>
            <w:noWrap/>
            <w:vAlign w:val="center"/>
            <w:hideMark/>
          </w:tcPr>
          <w:p w14:paraId="7FEC6134" w14:textId="7B221767"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Aepycero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melampus</w:t>
            </w:r>
            <w:proofErr w:type="spellEnd"/>
          </w:p>
        </w:tc>
        <w:tc>
          <w:tcPr>
            <w:tcW w:w="992" w:type="dxa"/>
            <w:shd w:val="clear" w:color="auto" w:fill="00B050"/>
            <w:noWrap/>
            <w:vAlign w:val="center"/>
            <w:hideMark/>
          </w:tcPr>
          <w:p w14:paraId="2A5A065F" w14:textId="7FB7F9E0"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8131C3C" w14:textId="4762D4DB"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ti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6D4966D8"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024C49C0"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6CD81840" w14:textId="165BACFE"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5210668F" w14:textId="7E76ADC5" w:rsidTr="000544A6">
        <w:trPr>
          <w:trHeight w:val="284"/>
          <w:jc w:val="center"/>
        </w:trPr>
        <w:tc>
          <w:tcPr>
            <w:tcW w:w="1838" w:type="dxa"/>
            <w:shd w:val="clear" w:color="auto" w:fill="auto"/>
            <w:noWrap/>
            <w:vAlign w:val="center"/>
            <w:hideMark/>
          </w:tcPr>
          <w:p w14:paraId="47C71060" w14:textId="4945D07A"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Moose</w:t>
            </w:r>
          </w:p>
        </w:tc>
        <w:tc>
          <w:tcPr>
            <w:tcW w:w="1843" w:type="dxa"/>
            <w:shd w:val="clear" w:color="auto" w:fill="auto"/>
            <w:noWrap/>
            <w:vAlign w:val="center"/>
            <w:hideMark/>
          </w:tcPr>
          <w:p w14:paraId="3ACC1D6C" w14:textId="293A12EE"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Alce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alces</w:t>
            </w:r>
            <w:proofErr w:type="spellEnd"/>
          </w:p>
        </w:tc>
        <w:tc>
          <w:tcPr>
            <w:tcW w:w="992" w:type="dxa"/>
            <w:shd w:val="clear" w:color="auto" w:fill="00B050"/>
            <w:noWrap/>
            <w:vAlign w:val="center"/>
            <w:hideMark/>
          </w:tcPr>
          <w:p w14:paraId="43919D50" w14:textId="47D516C0"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54675064" w14:textId="1EE3A99A"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Livestock-guarding dogs are an effective way of protecting rangeland sheep from predators. However, open mountain/forest range and widely ranging sheep are factors that may make adaptation to Norwegian conditions difficult. This paper focuses on the dogs' working patterns and effectiveness under different working regimes. A 3,500 ha. unfenced forest/mountain range pasture in bear habitat comprised the research area in which 624 sheep from 2 herds grazed. The field trial lasted 3 months, and a total of 10 Great Pyrenees participated for various time intervals. Three different working regimes were evaluated. 1) loose dogs without the command of a dog handler (Method A); 2) loose dogs under the command of a dog handler (Method B); and 3) loose dogs guarding sheep inside a fenced, 1 km(2) forest pasture (Method C). Nocturnal behavioural activity patterns and data on predation were recorded. Method A proved too uncontrolled for Norwegian conditions, because sheep dispersed too widely and dogs ranged too far, causing conflicts in nearby settlements with wildlife, and with livestock. Pasture dogs (C) were &gt; 3 times less active and were engaged in guarding activities &lt; 50% as often as patrol dogs (B). However, they barked &gt; 15 times more frequently, and no sheep carcasses were found inside the fence. Therefore, Method C probably had the best preventive effect.","author":[{"dropping-particle":"","family":"Hansen","given":"Inger","non-dropping-particle":"","parse-names":false,"suffix":""},{"dropping-particle":"","family":"Smith","given":"Martin E.","non-dropping-particle":"","parse-names":false,"suffix":""}],"container-title":"Rangeland Ecology &amp; Management","id":"ITEM-1","issue":"4","issued":{"date-parts":[["1999"]]},"page":"312-316","title":"Livestock-guarding dogs in Norway. II. Different working regimes","type":"article-journal","volume":"52"},"uris":["http://www.mendeley.com/documents/?uuid=a5a16681-8c01-33eb-a375-9349b748f6ee"]}],"mendeley":{"formattedCitation":"&lt;sup&gt;30&lt;/sup&gt;","plainTextFormattedCitation":"30","previouslyFormattedCitation":"&lt;sup&gt;31&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0</w:t>
            </w:r>
            <w:r w:rsidRPr="0008231C">
              <w:rPr>
                <w:rFonts w:ascii="Palatino Linotype" w:hAnsi="Palatino Linotype"/>
                <w:sz w:val="16"/>
                <w:szCs w:val="16"/>
              </w:rPr>
              <w:fldChar w:fldCharType="end"/>
            </w:r>
          </w:p>
        </w:tc>
        <w:tc>
          <w:tcPr>
            <w:tcW w:w="2551" w:type="dxa"/>
            <w:vAlign w:val="center"/>
          </w:tcPr>
          <w:p w14:paraId="26851B0C"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397C5C49"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29F54AD7" w14:textId="063F6657"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05444EB1" w14:textId="335C1167" w:rsidTr="000544A6">
        <w:trPr>
          <w:trHeight w:val="284"/>
          <w:jc w:val="center"/>
        </w:trPr>
        <w:tc>
          <w:tcPr>
            <w:tcW w:w="1838" w:type="dxa"/>
            <w:shd w:val="clear" w:color="auto" w:fill="auto"/>
            <w:noWrap/>
            <w:vAlign w:val="center"/>
            <w:hideMark/>
          </w:tcPr>
          <w:p w14:paraId="5A3B588F" w14:textId="3FF07182"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lastRenderedPageBreak/>
              <w:t>Springbok</w:t>
            </w:r>
          </w:p>
        </w:tc>
        <w:tc>
          <w:tcPr>
            <w:tcW w:w="1843" w:type="dxa"/>
            <w:shd w:val="clear" w:color="auto" w:fill="auto"/>
            <w:noWrap/>
            <w:vAlign w:val="center"/>
            <w:hideMark/>
          </w:tcPr>
          <w:p w14:paraId="31C15345" w14:textId="476B63C0"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Antidorca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marsupialis</w:t>
            </w:r>
            <w:proofErr w:type="spellEnd"/>
          </w:p>
        </w:tc>
        <w:tc>
          <w:tcPr>
            <w:tcW w:w="992" w:type="dxa"/>
            <w:shd w:val="clear" w:color="auto" w:fill="00B050"/>
            <w:noWrap/>
            <w:vAlign w:val="center"/>
            <w:hideMark/>
          </w:tcPr>
          <w:p w14:paraId="60A4586E" w14:textId="49EC8A11"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DC8BF44" w14:textId="7A11A25B"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r w:rsidRPr="0008231C">
              <w:rPr>
                <w:rFonts w:ascii="Palatino Linotype" w:hAnsi="Palatino Linotype"/>
                <w:sz w:val="16"/>
                <w:szCs w:val="16"/>
              </w:rPr>
              <w:t>, 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56E40BA9"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6101D1B3"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6E147894" w14:textId="533C009D"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155D8BD4" w14:textId="77777777" w:rsidTr="000544A6">
        <w:trPr>
          <w:trHeight w:val="284"/>
          <w:jc w:val="center"/>
        </w:trPr>
        <w:tc>
          <w:tcPr>
            <w:tcW w:w="1838" w:type="dxa"/>
            <w:shd w:val="clear" w:color="auto" w:fill="auto"/>
            <w:noWrap/>
            <w:vAlign w:val="center"/>
          </w:tcPr>
          <w:p w14:paraId="03EFA7BC" w14:textId="36D98E7C"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 xml:space="preserve">Ringtail </w:t>
            </w:r>
          </w:p>
        </w:tc>
        <w:tc>
          <w:tcPr>
            <w:tcW w:w="1843" w:type="dxa"/>
            <w:shd w:val="clear" w:color="auto" w:fill="auto"/>
            <w:noWrap/>
            <w:vAlign w:val="center"/>
          </w:tcPr>
          <w:p w14:paraId="1C029591" w14:textId="718FBB16" w:rsidR="00952074" w:rsidRPr="0008231C" w:rsidRDefault="00952074"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Bassarisc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astutus</w:t>
            </w:r>
            <w:proofErr w:type="spellEnd"/>
          </w:p>
        </w:tc>
        <w:tc>
          <w:tcPr>
            <w:tcW w:w="992" w:type="dxa"/>
            <w:shd w:val="clear" w:color="auto" w:fill="00B050"/>
            <w:noWrap/>
            <w:vAlign w:val="center"/>
          </w:tcPr>
          <w:p w14:paraId="2A308CFB" w14:textId="32093773"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239D4098" w14:textId="77777777" w:rsidR="00952074" w:rsidRPr="0008231C" w:rsidRDefault="00952074" w:rsidP="00093384">
            <w:pPr>
              <w:spacing w:after="0" w:line="240" w:lineRule="auto"/>
              <w:rPr>
                <w:rFonts w:ascii="Palatino Linotype" w:hAnsi="Palatino Linotype"/>
                <w:sz w:val="16"/>
                <w:szCs w:val="16"/>
              </w:rPr>
            </w:pPr>
          </w:p>
        </w:tc>
        <w:tc>
          <w:tcPr>
            <w:tcW w:w="2551" w:type="dxa"/>
            <w:vAlign w:val="center"/>
          </w:tcPr>
          <w:p w14:paraId="62C3BEAA" w14:textId="63D07CAE"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26076/0d01-xz26","abstract":"The use of livestock guardian dogs (Canis lupus familiaris; LGDs) to deter predators from preying on domestic sheep (Ovis aries) and goat (Capra spp.) herds continues to increase across the United States. Most research regarding the efficacy of LGDs has been based on queries of rancher satisfaction with LGD performance, yet little is known regarding LGD influence on mesocarnivores, including those species against which they protect livestock. Here, we provide some preliminary observations regarding the effect of LGDs deployed with sheep and goat herds from May 2016 to April 2017 on the detected activity of mesocarnivores within occupied pastures on a 2,027-ha ranch in Menard County, central Texas, USA. Specifically, we were interested in learning if the presence of LGDs might affect the activity of nontarget mesocarnivores (i.e., mammalian predators that do not pose a predation threat to sheep or goats) apart from carnivores that do. To conduct this research, we deployed global positioning system radio-collars on 4 LGDs to record their positions and evaluate their spatial distribution across the ranch over the course of the study. To detect and quantify the presence of these carnivores across the ranch, we established a grid of remote cameras that continuously surveyed for their presence over the course of a year. We detected 8 mesocarnivore species and documented variable effects on activity by each species in relation to the locations of the radio-marked LGDs. Environmental factors rather than LGD presence accounted for most of the variation we observed in mesocarnivore activity. Mesocarnivore activity was also highest in areas without livestock. For those concerned with livestock-wildlife coexistence, our results suggest that LGD presence does not alter the activity of mesocarnivores not typically identified as a threat to sheep and goats. For those managing for livestock predation, our results suggest that LGD presence may negatively influence the activity of bobcats (Lynx rufus), though this effect was not independent from the influence of elevation.","author":[{"dropping-particle":"","family":"Bromen","given":"Nicholas A.","non-dropping-particle":"","parse-names":false,"suffix":""},{"dropping-particle":"","family":"French","given":"Justin T.","non-dropping-particle":"","parse-names":false,"suffix":""},{"dropping-particle":"","family":"Walker","given":"John W.","non-dropping-particle":"","parse-names":false,"suffix":""},{"dropping-particle":"","family":"Tomeček","given":"John M.","non-dropping-particle":"","parse-names":false,"suffix":""}],"container-title":"Human-Wildlife Interactions","id":"ITEM-1","issue":"1","issued":{"date-parts":[["2019"]]},"note":"· \nIn Texas – put GPS collars\non 4 LGDs and set up a camera trapping grid. Surveyed for a year\n\n\n· \nEnvironmental factors more\nthan LGD presence accounted for most of the variation in non-target mesocarnivore\nactivity\n\n\n· \nFor target species assessed\n– bobcat activity was negatively influenced by LGD presence, though elevation\nhad a stronger effect on their activity than LGDs. Slope, elevation, and canopy\ncover represent key aspects of habitat for the guild – influenced mesocarnivore\nactivity patterns.\n\n\n· \nLivestock were at higher\nelevations, which is unfavourable to bobcats and gray foxes. LGDs remain close\nto bonded livestock and suggests the strategic placement of livestock may also\nassist in minimising contact between LGDs and mesocarnivores of depredation concern.\n\n\n· \nThus, LGDs can operate\nwithout significantly disrupting nontarget mesocarnivore species, thereby\nfulfilling needs of agricultural producers and conservationists alike.\n\n\n· \nIf it should be observed\nthat LGDs strongly influence the abundance, activity patterns, or presence of\neconomically valuable game species in the state, such as white-tailed deer or\nwild turkeys, then such effects may potentially exceed local human tolerance\nfor LGDs.","page":"29-41","publisher":"Jack H. Berryman Institute","title":"Spatial relationships between livestock guardian dogs and mesocarnivores in central Texas","type":"article-journal","volume":"13"},"uris":["http://www.mendeley.com/documents/?uuid=7d529362-56b5-33e3-aee5-bb77e99e511e"]}],"mendeley":{"formattedCitation":"&lt;sup&gt;29&lt;/sup&gt;","plainTextFormattedCitation":"29","previouslyFormattedCitation":"&lt;sup&gt;30&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9</w:t>
            </w:r>
            <w:r w:rsidRPr="0008231C">
              <w:rPr>
                <w:rFonts w:ascii="Palatino Linotype" w:hAnsi="Palatino Linotype"/>
                <w:sz w:val="16"/>
                <w:szCs w:val="16"/>
              </w:rPr>
              <w:fldChar w:fldCharType="end"/>
            </w:r>
          </w:p>
        </w:tc>
        <w:tc>
          <w:tcPr>
            <w:tcW w:w="2268" w:type="dxa"/>
            <w:vAlign w:val="center"/>
          </w:tcPr>
          <w:p w14:paraId="0A76697C"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7BB978D5" w14:textId="3B654374"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7DA23919" w14:textId="6F9DB10B" w:rsidTr="000544A6">
        <w:trPr>
          <w:trHeight w:val="284"/>
          <w:jc w:val="center"/>
        </w:trPr>
        <w:tc>
          <w:tcPr>
            <w:tcW w:w="1838" w:type="dxa"/>
            <w:shd w:val="clear" w:color="auto" w:fill="auto"/>
            <w:noWrap/>
            <w:vAlign w:val="center"/>
            <w:hideMark/>
          </w:tcPr>
          <w:p w14:paraId="288B8B22" w14:textId="3CCDB9FF"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Roe deer</w:t>
            </w:r>
          </w:p>
        </w:tc>
        <w:tc>
          <w:tcPr>
            <w:tcW w:w="1843" w:type="dxa"/>
            <w:shd w:val="clear" w:color="auto" w:fill="auto"/>
            <w:noWrap/>
            <w:vAlign w:val="center"/>
            <w:hideMark/>
          </w:tcPr>
          <w:p w14:paraId="0C655EFD" w14:textId="6B348974"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Capreol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capreolus</w:t>
            </w:r>
            <w:proofErr w:type="spellEnd"/>
          </w:p>
        </w:tc>
        <w:tc>
          <w:tcPr>
            <w:tcW w:w="992" w:type="dxa"/>
            <w:shd w:val="clear" w:color="auto" w:fill="00B050"/>
            <w:noWrap/>
            <w:vAlign w:val="center"/>
            <w:hideMark/>
          </w:tcPr>
          <w:p w14:paraId="27F9B5E7" w14:textId="5E2F92EC"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4A899849" w14:textId="17C47C8D"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Livestock-guarding dogs are an effective way of protecting rangeland sheep from predators. However, open mountain/forest range and widely ranging sheep are factors that may make adaptation to Norwegian conditions difficult. This paper focuses on the dogs' working patterns and effectiveness under different working regimes. A 3,500 ha. unfenced forest/mountain range pasture in bear habitat comprised the research area in which 624 sheep from 2 herds grazed. The field trial lasted 3 months, and a total of 10 Great Pyrenees participated for various time intervals. Three different working regimes were evaluated. 1) loose dogs without the command of a dog handler (Method A); 2) loose dogs under the command of a dog handler (Method B); and 3) loose dogs guarding sheep inside a fenced, 1 km(2) forest pasture (Method C). Nocturnal behavioural activity patterns and data on predation were recorded. Method A proved too uncontrolled for Norwegian conditions, because sheep dispersed too widely and dogs ranged too far, causing conflicts in nearby settlements with wildlife, and with livestock. Pasture dogs (C) were &gt; 3 times less active and were engaged in guarding activities &lt; 50% as often as patrol dogs (B). However, they barked &gt; 15 times more frequently, and no sheep carcasses were found inside the fence. Therefore, Method C probably had the best preventive effect.","author":[{"dropping-particle":"","family":"Hansen","given":"Inger","non-dropping-particle":"","parse-names":false,"suffix":""},{"dropping-particle":"","family":"Smith","given":"Martin E.","non-dropping-particle":"","parse-names":false,"suffix":""}],"container-title":"Rangeland Ecology &amp; Management","id":"ITEM-1","issue":"4","issued":{"date-parts":[["1999"]]},"page":"312-316","title":"Livestock-guarding dogs in Norway. II. Different working regimes","type":"article-journal","volume":"52"},"uris":["http://www.mendeley.com/documents/?uuid=a5a16681-8c01-33eb-a375-9349b748f6ee"]},{"id":"ITEM-2","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2","issued":{"date-parts":[["2017"]]},"page":"9-17","title":"The use of livestock guarding dogs in north-eastern Portugal: The importance of keeping the tradition","type":"article-journal","volume":"15"},"uris":["http://www.mendeley.com/documents/?uuid=71aee434-120a-43bf-babf-25ab2b07fd64"]}],"mendeley":{"formattedCitation":"&lt;sup&gt;30,35&lt;/sup&gt;","plainTextFormattedCitation":"30,35","previouslyFormattedCitation":"&lt;sup&gt;31,3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0,35</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Tedesco","given":"Edoardo","non-dropping-particle":"","parse-names":false,"suffix":""},{"dropping-particle":"","family":"Ciucci","given":"Paolo","non-dropping-particle":"","parse-names":false,"suffix":""}],"container-title":"Biologia e Conservazione della Fauna","id":"ITEM-1","issue":"15","issued":{"date-parts":[["2005"]]},"page":"181-190","title":"Monitoraggio dell'efficienza dei cani da guardiania: Applicazione preliminare sui cani dati in affidamento nell'arco Alpino [Monitoring the efficiency of live-stock guarding dogs: a preliminary application with dogs assigned to sheperds in the Alps]","type":"article-journal","volume":"1"},"uris":["http://www.mendeley.com/documents/?uuid=153fc0ec-abf6-4a35-a1e8-e4e5bd133d01"]},{"id":"ITEM-2","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2","issued":{"date-parts":[["2017"]]},"page":"9-17","title":"The use of livestock guarding dogs in north-eastern Portugal: The importance of keeping the tradition","type":"article-journal","volume":"15"},"uris":["http://www.mendeley.com/documents/?uuid=71aee434-120a-43bf-babf-25ab2b07fd64"]},{"id":"ITEM-3","itemData":{"author":[{"dropping-particle":"","family":"Salvatori","given":"Valeria","non-dropping-particle":"","parse-names":false,"suffix":""},{"dropping-particle":"","family":"Canestrini","given":"Mia","non-dropping-particle":"","parse-names":false,"suffix":""},{"dropping-particle":"","family":"Mancini","given":"Roberta","non-dropping-particle":"","parse-names":false,"suffix":""},{"dropping-particle":"","family":"Orsoni","given":"Francesca","non-dropping-particle":"","parse-names":false,"suffix":""},{"dropping-particle":"","family":"Vielmi","given":"Luisa","non-dropping-particle":"","parse-names":false,"suffix":""}],"container-title":"Carnivore Damage Prevention News","id":"ITEM-3","issued":{"date-parts":[["2017"]]},"page":"11-20","title":"Use of livestock guarding dogs in Italy: From history to modernity","type":"article-journal","volume":"16"},"uris":["http://www.mendeley.com/documents/?uuid=3b40587d-daa6-4b04-93cc-12d088caad5a"]}],"mendeley":{"formattedCitation":"&lt;sup&gt;15,35,39&lt;/sup&gt;","plainTextFormattedCitation":"15,35,39","previouslyFormattedCitation":"&lt;sup&gt;16,36,40&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15,35,39</w:t>
            </w:r>
            <w:r w:rsidRPr="0008231C">
              <w:rPr>
                <w:rFonts w:ascii="Palatino Linotype" w:hAnsi="Palatino Linotype"/>
                <w:sz w:val="16"/>
                <w:szCs w:val="16"/>
              </w:rPr>
              <w:fldChar w:fldCharType="end"/>
            </w:r>
          </w:p>
        </w:tc>
        <w:tc>
          <w:tcPr>
            <w:tcW w:w="2551" w:type="dxa"/>
            <w:vAlign w:val="center"/>
          </w:tcPr>
          <w:p w14:paraId="28D845E2"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1204D0A0"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0F9DE6EA" w14:textId="0DB03AD5"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33FFDC20" w14:textId="32AEDC3C" w:rsidTr="000544A6">
        <w:trPr>
          <w:trHeight w:val="284"/>
          <w:jc w:val="center"/>
        </w:trPr>
        <w:tc>
          <w:tcPr>
            <w:tcW w:w="1838" w:type="dxa"/>
            <w:shd w:val="clear" w:color="auto" w:fill="auto"/>
            <w:noWrap/>
            <w:vAlign w:val="center"/>
            <w:hideMark/>
          </w:tcPr>
          <w:p w14:paraId="5375807F" w14:textId="414BA2C5"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Red deer</w:t>
            </w:r>
          </w:p>
        </w:tc>
        <w:tc>
          <w:tcPr>
            <w:tcW w:w="1843" w:type="dxa"/>
            <w:shd w:val="clear" w:color="auto" w:fill="auto"/>
            <w:noWrap/>
            <w:vAlign w:val="center"/>
            <w:hideMark/>
          </w:tcPr>
          <w:p w14:paraId="5DCF7142" w14:textId="5E5D70D9"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Cerv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elaphus</w:t>
            </w:r>
            <w:proofErr w:type="spellEnd"/>
          </w:p>
        </w:tc>
        <w:tc>
          <w:tcPr>
            <w:tcW w:w="992" w:type="dxa"/>
            <w:shd w:val="clear" w:color="auto" w:fill="00B050"/>
            <w:noWrap/>
            <w:vAlign w:val="center"/>
            <w:hideMark/>
          </w:tcPr>
          <w:p w14:paraId="7A38EB1B" w14:textId="2556062B"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49A35EEC" w14:textId="5E99B44B"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eastAsia="Times New Roman" w:hAnsi="Palatino Linotype" w:cstheme="minorHAnsi"/>
                <w:color w:val="000000"/>
                <w:sz w:val="16"/>
                <w:szCs w:val="16"/>
              </w:rPr>
              <w:t>Not chased</w:t>
            </w:r>
            <w:r w:rsidRPr="0008231C">
              <w:rPr>
                <w:rFonts w:ascii="Palatino Linotype" w:eastAsia="Times New Roman" w:hAnsi="Palatino Linotype" w:cstheme="minorHAnsi"/>
                <w:color w:val="000000"/>
                <w:sz w:val="16"/>
                <w:szCs w:val="16"/>
              </w:rPr>
              <w:fldChar w:fldCharType="begin" w:fldLock="1"/>
            </w:r>
            <w:r w:rsidR="005C150A" w:rsidRPr="0008231C">
              <w:rPr>
                <w:rFonts w:ascii="Palatino Linotype" w:eastAsia="Times New Roman" w:hAnsi="Palatino Linotype" w:cstheme="minorHAnsi"/>
                <w:color w:val="000000"/>
                <w:sz w:val="16"/>
                <w:szCs w:val="16"/>
              </w:rPr>
              <w:instrText>ADDIN CSL_CITATION {"citationItems":[{"id":"ITEM-1","itemData":{"author":[{"dropping-particle":"","family":"Landry","given":"Jean-Marc","non-dropping-particle":"","parse-names":false,"suffix":""},{"dropping-particle":"","family":"Millischer","given":"Gérard","non-dropping-particle":"","parse-names":false,"suffix":""},{"dropping-particle":"","family":"Boreli","given":"Jean-Luc","non-dropping-particle":"","parse-names":false,"suffix":""},{"dropping-particle":"","family":"Lyon","given":"Gus","non-dropping-particle":"","parse-names":false,"suffix":""}],"container-title":"Carnivore Damage Prevention News","id":"ITEM-1","issued":{"date-parts":[["2014"]]},"page":"21-30","title":"The CanOvis Project: Studying internal and external factors that may influence livestock guarding dogs' efficiency against wolf predation. Preliminary results and discussion.","type":"article-journal","volume":"10"},"uris":["http://www.mendeley.com/documents/?uuid=86fb5195-482e-4c56-bfe5-560c0a841572"]}],"mendeley":{"formattedCitation":"&lt;sup&gt;14&lt;/sup&gt;","plainTextFormattedCitation":"14","previouslyFormattedCitation":"&lt;sup&gt;15&lt;/sup&gt;"},"properties":{"noteIndex":0},"schema":"https://github.com/citation-style-language/schema/raw/master/csl-citation.json"}</w:instrText>
            </w:r>
            <w:r w:rsidRPr="0008231C">
              <w:rPr>
                <w:rFonts w:ascii="Palatino Linotype" w:eastAsia="Times New Roman" w:hAnsi="Palatino Linotype" w:cstheme="minorHAnsi"/>
                <w:color w:val="000000"/>
                <w:sz w:val="16"/>
                <w:szCs w:val="16"/>
                <w:vertAlign w:val="superscript"/>
              </w:rPr>
              <w:fldChar w:fldCharType="separate"/>
            </w:r>
            <w:r w:rsidR="005C150A" w:rsidRPr="0008231C">
              <w:rPr>
                <w:rFonts w:ascii="Palatino Linotype" w:eastAsia="Times New Roman" w:hAnsi="Palatino Linotype" w:cstheme="minorHAnsi"/>
                <w:noProof/>
                <w:color w:val="000000"/>
                <w:sz w:val="16"/>
                <w:szCs w:val="16"/>
                <w:vertAlign w:val="superscript"/>
              </w:rPr>
              <w:t>14</w:t>
            </w:r>
            <w:r w:rsidRPr="0008231C">
              <w:rPr>
                <w:rFonts w:ascii="Palatino Linotype" w:eastAsia="Times New Roman" w:hAnsi="Palatino Linotype" w:cstheme="minorHAnsi"/>
                <w:color w:val="000000"/>
                <w:sz w:val="16"/>
                <w:szCs w:val="16"/>
              </w:rPr>
              <w:fldChar w:fldCharType="end"/>
            </w:r>
          </w:p>
        </w:tc>
        <w:tc>
          <w:tcPr>
            <w:tcW w:w="2551" w:type="dxa"/>
            <w:vAlign w:val="center"/>
          </w:tcPr>
          <w:p w14:paraId="1F10DF39" w14:textId="0A24FD70"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16/j.applanim.2012.06.006","ISSN":"0168-1591","abstract":"Dogs have been employed to protect an array of resources from various species of offending wildlife. Historically, livestock protection dogs (LPDs) protected domestic sheep and goats from predators based on development of a strong bond between protected and protector. Within reason, developing that bond between a LPD and other species of livestock should be achievable. We conducted several studies in which we raised and bonded LPDs with bovine calves and evaluated them for protecting cattle in a variety of settings. Though successful strategies in developing LPDs to protect cattle were similar to those established for sheep, we found differences that were important for optimizing the process. Here we outline our strategies for developing LPDs for maintaining separation between cattle and wild ungulates that are reservoirs of disease that cattle are susceptible to as well as wild carnivores that are predators of cattle. (c) 2012 Published by Elsevier B.V.","author":[{"dropping-particle":"","family":"VerCauteren","given":"Kurt C","non-dropping-particle":"","parse-names":false,"suffix":""},{"dropping-particle":"","family":"Lavelle","given":"Michael J","non-dropping-particle":"","parse-names":false,"suffix":""},{"dropping-particle":"","family":"Gehring","given":"Thomas M","non-dropping-particle":"","parse-names":false,"suffix":""},{"dropping-particle":"","family":"Landry","given":"Jean-Marc","non-dropping-particle":"","parse-names":false,"suffix":""}],"container-title":"Applied Animal Behaviour Science","id":"ITEM-1","issue":"3-4","issued":{"date-parts":[["2012","9"]]},"page":"128-136","title":"Cow dogs: Use of livestock protection dogs for reducing predation and transmission of pathogens from wildlife to cattle","type":"article-journal","volume":"140"},"uris":["http://www.mendeley.com/documents/?uuid=bb599017-c5b2-4e51-8639-f7a78166ddd8"]}],"mendeley":{"formattedCitation":"&lt;sup&gt;13&lt;/sup&gt;","plainTextFormattedCitation":"13","previouslyFormattedCitation":"&lt;sup&gt;1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13</w:t>
            </w:r>
            <w:r w:rsidRPr="0008231C">
              <w:rPr>
                <w:rFonts w:ascii="Palatino Linotype" w:hAnsi="Palatino Linotype"/>
                <w:sz w:val="16"/>
                <w:szCs w:val="16"/>
              </w:rPr>
              <w:fldChar w:fldCharType="end"/>
            </w:r>
          </w:p>
        </w:tc>
        <w:tc>
          <w:tcPr>
            <w:tcW w:w="2268" w:type="dxa"/>
            <w:vAlign w:val="center"/>
          </w:tcPr>
          <w:p w14:paraId="1DCD3116"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7943B805" w14:textId="25B23944"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7E5BDB99" w14:textId="77777777" w:rsidTr="000544A6">
        <w:trPr>
          <w:trHeight w:val="284"/>
          <w:jc w:val="center"/>
        </w:trPr>
        <w:tc>
          <w:tcPr>
            <w:tcW w:w="1838" w:type="dxa"/>
            <w:shd w:val="clear" w:color="auto" w:fill="auto"/>
            <w:noWrap/>
            <w:vAlign w:val="center"/>
          </w:tcPr>
          <w:p w14:paraId="6C5B055F" w14:textId="63649B99"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Civet</w:t>
            </w:r>
          </w:p>
        </w:tc>
        <w:tc>
          <w:tcPr>
            <w:tcW w:w="1843" w:type="dxa"/>
            <w:shd w:val="clear" w:color="auto" w:fill="auto"/>
            <w:noWrap/>
            <w:vAlign w:val="center"/>
          </w:tcPr>
          <w:p w14:paraId="7AE9FDC0" w14:textId="7200261B" w:rsidR="00952074" w:rsidRPr="0008231C" w:rsidRDefault="00952074" w:rsidP="00093384">
            <w:pPr>
              <w:spacing w:after="0" w:line="240" w:lineRule="auto"/>
              <w:rPr>
                <w:rFonts w:ascii="Palatino Linotype" w:hAnsi="Palatino Linotype"/>
                <w:i/>
                <w:sz w:val="16"/>
                <w:szCs w:val="16"/>
              </w:rPr>
            </w:pPr>
            <w:r w:rsidRPr="0008231C">
              <w:rPr>
                <w:rFonts w:ascii="Palatino Linotype" w:hAnsi="Palatino Linotype"/>
                <w:i/>
                <w:sz w:val="16"/>
                <w:szCs w:val="16"/>
              </w:rPr>
              <w:t>Civettictis civetta</w:t>
            </w:r>
          </w:p>
        </w:tc>
        <w:tc>
          <w:tcPr>
            <w:tcW w:w="992" w:type="dxa"/>
            <w:shd w:val="clear" w:color="auto" w:fill="00B050"/>
            <w:noWrap/>
            <w:vAlign w:val="center"/>
          </w:tcPr>
          <w:p w14:paraId="7DB8B2D8" w14:textId="0AC2CEA0"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31B211AA" w14:textId="6E7D8A7E"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175C70B7"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505CDAAC"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153DC92F" w14:textId="07CD2081"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5122CFAF" w14:textId="77777777" w:rsidTr="000544A6">
        <w:trPr>
          <w:trHeight w:val="284"/>
          <w:jc w:val="center"/>
        </w:trPr>
        <w:tc>
          <w:tcPr>
            <w:tcW w:w="1838" w:type="dxa"/>
            <w:shd w:val="clear" w:color="auto" w:fill="auto"/>
            <w:noWrap/>
            <w:vAlign w:val="center"/>
          </w:tcPr>
          <w:p w14:paraId="23F97D40" w14:textId="72642ADC"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Molina's hog-nosed skunk</w:t>
            </w:r>
          </w:p>
        </w:tc>
        <w:tc>
          <w:tcPr>
            <w:tcW w:w="1843" w:type="dxa"/>
            <w:shd w:val="clear" w:color="auto" w:fill="auto"/>
            <w:noWrap/>
            <w:vAlign w:val="center"/>
          </w:tcPr>
          <w:p w14:paraId="3546B3E0" w14:textId="6C388E72" w:rsidR="00952074" w:rsidRPr="0008231C" w:rsidRDefault="00952074" w:rsidP="00093384">
            <w:pPr>
              <w:spacing w:after="0" w:line="240" w:lineRule="auto"/>
              <w:rPr>
                <w:rFonts w:ascii="Palatino Linotype" w:hAnsi="Palatino Linotype"/>
                <w:i/>
                <w:sz w:val="16"/>
                <w:szCs w:val="16"/>
              </w:rPr>
            </w:pPr>
            <w:r w:rsidRPr="0008231C">
              <w:rPr>
                <w:rFonts w:ascii="Palatino Linotype" w:hAnsi="Palatino Linotype"/>
                <w:i/>
                <w:sz w:val="16"/>
                <w:szCs w:val="16"/>
              </w:rPr>
              <w:t>Conepatus chinga</w:t>
            </w:r>
          </w:p>
        </w:tc>
        <w:tc>
          <w:tcPr>
            <w:tcW w:w="992" w:type="dxa"/>
            <w:shd w:val="clear" w:color="auto" w:fill="00B050"/>
            <w:noWrap/>
            <w:vAlign w:val="center"/>
          </w:tcPr>
          <w:p w14:paraId="746F77FB" w14:textId="50BD9F1A"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735ACFB1" w14:textId="76224361"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7DDEAEB6"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62E16E3B"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7D4EBFD8" w14:textId="1E9C6F3D"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3377598E" w14:textId="47F29288" w:rsidTr="000544A6">
        <w:trPr>
          <w:trHeight w:val="284"/>
          <w:jc w:val="center"/>
        </w:trPr>
        <w:tc>
          <w:tcPr>
            <w:tcW w:w="1838" w:type="dxa"/>
            <w:shd w:val="clear" w:color="auto" w:fill="auto"/>
            <w:noWrap/>
            <w:vAlign w:val="center"/>
            <w:hideMark/>
          </w:tcPr>
          <w:p w14:paraId="79AC9342" w14:textId="4B809336"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Blesbok</w:t>
            </w:r>
          </w:p>
        </w:tc>
        <w:tc>
          <w:tcPr>
            <w:tcW w:w="1843" w:type="dxa"/>
            <w:shd w:val="clear" w:color="auto" w:fill="auto"/>
            <w:noWrap/>
            <w:vAlign w:val="center"/>
            <w:hideMark/>
          </w:tcPr>
          <w:p w14:paraId="6C9A50CC" w14:textId="23E6B685"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Damalisc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pygarg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phillipsi</w:t>
            </w:r>
            <w:proofErr w:type="spellEnd"/>
          </w:p>
        </w:tc>
        <w:tc>
          <w:tcPr>
            <w:tcW w:w="992" w:type="dxa"/>
            <w:shd w:val="clear" w:color="auto" w:fill="00B050"/>
            <w:noWrap/>
            <w:vAlign w:val="center"/>
            <w:hideMark/>
          </w:tcPr>
          <w:p w14:paraId="771A8BD5" w14:textId="19F0E46A"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72C1D66E" w14:textId="14BD7FE5"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1CE88410"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1BFC9247"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3FEC37C2" w14:textId="739C3A96"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0F7B8754" w14:textId="77777777" w:rsidTr="000544A6">
        <w:trPr>
          <w:trHeight w:val="284"/>
          <w:jc w:val="center"/>
        </w:trPr>
        <w:tc>
          <w:tcPr>
            <w:tcW w:w="1838" w:type="dxa"/>
            <w:shd w:val="clear" w:color="auto" w:fill="auto"/>
            <w:noWrap/>
            <w:vAlign w:val="center"/>
          </w:tcPr>
          <w:p w14:paraId="090D2AFD" w14:textId="3C99CEB8"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Opossum</w:t>
            </w:r>
          </w:p>
        </w:tc>
        <w:tc>
          <w:tcPr>
            <w:tcW w:w="1843" w:type="dxa"/>
            <w:shd w:val="clear" w:color="auto" w:fill="auto"/>
            <w:noWrap/>
            <w:vAlign w:val="center"/>
          </w:tcPr>
          <w:p w14:paraId="5936EC93" w14:textId="0775886C" w:rsidR="00952074" w:rsidRPr="0008231C" w:rsidRDefault="00952074" w:rsidP="00093384">
            <w:pPr>
              <w:spacing w:after="0" w:line="240" w:lineRule="auto"/>
              <w:rPr>
                <w:rFonts w:ascii="Palatino Linotype" w:hAnsi="Palatino Linotype"/>
                <w:i/>
                <w:sz w:val="16"/>
                <w:szCs w:val="16"/>
              </w:rPr>
            </w:pPr>
            <w:r w:rsidRPr="0008231C">
              <w:rPr>
                <w:rFonts w:ascii="Palatino Linotype" w:hAnsi="Palatino Linotype"/>
                <w:i/>
                <w:sz w:val="16"/>
                <w:szCs w:val="16"/>
              </w:rPr>
              <w:t>Didelphis virginiana</w:t>
            </w:r>
          </w:p>
        </w:tc>
        <w:tc>
          <w:tcPr>
            <w:tcW w:w="992" w:type="dxa"/>
            <w:shd w:val="clear" w:color="auto" w:fill="00B050"/>
            <w:noWrap/>
            <w:vAlign w:val="center"/>
          </w:tcPr>
          <w:p w14:paraId="2B1EAADF" w14:textId="42FF470A"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528DF1A5" w14:textId="6CE07A14"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1","issue":"8","issued":{"date-parts":[["2010","1","21"]]},"page":"715-721","publisher":"CSIRO PUBLISHING","title":"Utility of livestock-protection dogs for deterring wildlife from cattle farms","type":"article-journal","volume":"37"},"uris":["http://www.mendeley.com/documents/?uuid=7d27921e-150a-3d7b-914c-f403e3e681b0"]}],"mendeley":{"formattedCitation":"&lt;sup&gt;9&lt;/sup&gt;","plainTextFormattedCitation":"9","previouslyFormattedCitation":"&lt;sup&gt;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1B4E8F" w:rsidRPr="0008231C">
              <w:rPr>
                <w:rFonts w:ascii="Palatino Linotype" w:hAnsi="Palatino Linotype"/>
                <w:noProof/>
                <w:sz w:val="16"/>
                <w:szCs w:val="16"/>
                <w:vertAlign w:val="superscript"/>
              </w:rPr>
              <w:t>9</w:t>
            </w:r>
            <w:r w:rsidRPr="0008231C">
              <w:rPr>
                <w:rFonts w:ascii="Palatino Linotype" w:hAnsi="Palatino Linotype"/>
                <w:sz w:val="16"/>
                <w:szCs w:val="16"/>
              </w:rPr>
              <w:fldChar w:fldCharType="end"/>
            </w:r>
          </w:p>
        </w:tc>
        <w:tc>
          <w:tcPr>
            <w:tcW w:w="2551" w:type="dxa"/>
            <w:vAlign w:val="center"/>
          </w:tcPr>
          <w:p w14:paraId="2A7C2F78"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7935D0FA"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209F047A" w14:textId="780D9854"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4F636D0F" w14:textId="61286955" w:rsidTr="000544A6">
        <w:trPr>
          <w:trHeight w:val="284"/>
          <w:jc w:val="center"/>
        </w:trPr>
        <w:tc>
          <w:tcPr>
            <w:tcW w:w="1838" w:type="dxa"/>
            <w:shd w:val="clear" w:color="auto" w:fill="auto"/>
            <w:noWrap/>
            <w:vAlign w:val="center"/>
            <w:hideMark/>
          </w:tcPr>
          <w:p w14:paraId="04B37874" w14:textId="65C2AA56"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North American porcupine</w:t>
            </w:r>
          </w:p>
        </w:tc>
        <w:tc>
          <w:tcPr>
            <w:tcW w:w="1843" w:type="dxa"/>
            <w:shd w:val="clear" w:color="auto" w:fill="auto"/>
            <w:noWrap/>
            <w:vAlign w:val="center"/>
            <w:hideMark/>
          </w:tcPr>
          <w:p w14:paraId="7420A1C6" w14:textId="3D4A8C2D"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Erethizon</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dorsatum</w:t>
            </w:r>
            <w:proofErr w:type="spellEnd"/>
          </w:p>
        </w:tc>
        <w:tc>
          <w:tcPr>
            <w:tcW w:w="992" w:type="dxa"/>
            <w:shd w:val="clear" w:color="auto" w:fill="00B050"/>
            <w:noWrap/>
            <w:vAlign w:val="center"/>
            <w:hideMark/>
          </w:tcPr>
          <w:p w14:paraId="22EB2C82" w14:textId="0723A376"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1A948FA7" w14:textId="3F27EC83"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author":[{"dropping-particle":"","family":"Black","given":"Hal L","non-dropping-particle":"","parse-names":false,"suffix":""}],"container-title":"Rangelands","id":"ITEM-1","issue":"6","issued":{"date-parts":[["1981"]]},"page":"235-238","title":"Navajo sheep and goat guarding dogs: A New World solution to the coyote problem.","type":"article-journal","volume":"3"},"uris":["http://www.mendeley.com/documents/?uuid=c8417dfe-307d-3b36-b8dc-a52a5dedc59d"]}],"mendeley":{"formattedCitation":"&lt;sup&gt;3&lt;/sup&gt;","plainTextFormattedCitation":"3","previouslyFormattedCitation":"&lt;sup&gt;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1B4E8F" w:rsidRPr="0008231C">
              <w:rPr>
                <w:rFonts w:ascii="Palatino Linotype" w:hAnsi="Palatino Linotype"/>
                <w:noProof/>
                <w:sz w:val="16"/>
                <w:szCs w:val="16"/>
                <w:vertAlign w:val="superscript"/>
              </w:rPr>
              <w:t>3</w:t>
            </w:r>
            <w:r w:rsidRPr="0008231C">
              <w:rPr>
                <w:rFonts w:ascii="Palatino Linotype" w:hAnsi="Palatino Linotype"/>
                <w:sz w:val="16"/>
                <w:szCs w:val="16"/>
              </w:rPr>
              <w:fldChar w:fldCharType="end"/>
            </w:r>
          </w:p>
        </w:tc>
        <w:tc>
          <w:tcPr>
            <w:tcW w:w="2551" w:type="dxa"/>
            <w:vAlign w:val="center"/>
          </w:tcPr>
          <w:p w14:paraId="4B522743"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0DD30A06"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665DC1B6" w14:textId="24AEECE4"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4589CD8B" w14:textId="712AB66A" w:rsidTr="000544A6">
        <w:trPr>
          <w:trHeight w:val="284"/>
          <w:jc w:val="center"/>
        </w:trPr>
        <w:tc>
          <w:tcPr>
            <w:tcW w:w="1838" w:type="dxa"/>
            <w:shd w:val="clear" w:color="auto" w:fill="auto"/>
            <w:noWrap/>
            <w:vAlign w:val="center"/>
            <w:hideMark/>
          </w:tcPr>
          <w:p w14:paraId="345BC446" w14:textId="7EDAA312"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Little penguin</w:t>
            </w:r>
          </w:p>
        </w:tc>
        <w:tc>
          <w:tcPr>
            <w:tcW w:w="1843" w:type="dxa"/>
            <w:shd w:val="clear" w:color="auto" w:fill="auto"/>
            <w:noWrap/>
            <w:vAlign w:val="center"/>
            <w:hideMark/>
          </w:tcPr>
          <w:p w14:paraId="3F857384" w14:textId="02CCA1F3"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Eudyptula</w:t>
            </w:r>
            <w:proofErr w:type="spellEnd"/>
            <w:r w:rsidRPr="0008231C">
              <w:rPr>
                <w:rFonts w:ascii="Palatino Linotype" w:hAnsi="Palatino Linotype"/>
                <w:i/>
                <w:sz w:val="16"/>
                <w:szCs w:val="16"/>
              </w:rPr>
              <w:t xml:space="preserve"> minor</w:t>
            </w:r>
          </w:p>
        </w:tc>
        <w:tc>
          <w:tcPr>
            <w:tcW w:w="992" w:type="dxa"/>
            <w:shd w:val="clear" w:color="auto" w:fill="00B050"/>
            <w:noWrap/>
            <w:vAlign w:val="center"/>
            <w:hideMark/>
          </w:tcPr>
          <w:p w14:paraId="7DAD70BB" w14:textId="7F7A5135"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58F68BAB" w14:textId="63C395F6"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King","given":"Kristie","non-dropping-particle":"","parse-names":false,"suffix":""},{"dropping-particle":"","family":"Wallis","given":"Robert","non-dropping-particle":"","parse-names":false,"suffix":""},{"dropping-particle":"","family":"Wallis","given":"Anne","non-dropping-particle":"","parse-names":false,"suffix":""},{"dropping-particle":"","family":"Peucker","given":"Amanda","non-dropping-particle":"","parse-names":false,"suffix":""},{"dropping-particle":"","family":"Williams","given":"David","non-dropping-particle":"","parse-names":false,"suffix":""}],"container-title":"International Journal of Arts &amp; Sciences","id":"ITEM-1","issue":"5","issued":{"date-parts":[["2015"]]},"page":"139-150","title":"Successful protection against canid predation on little penguins (&lt;i&gt;Eudyptula minor&lt;/i&gt;) in Australia using maremma guardian dogs - the ‘Warrnambook method’","type":"article-journal","volume":"8"},"uris":["http://www.mendeley.com/documents/?uuid=a1a514c9-4124-3c0c-821f-de4a8d586b41"]}],"mendeley":{"formattedCitation":"&lt;sup&gt;40&lt;/sup&gt;","plainTextFormattedCitation":"40","previouslyFormattedCitation":"&lt;sup&gt;41&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0</w:t>
            </w:r>
            <w:r w:rsidRPr="0008231C">
              <w:rPr>
                <w:rFonts w:ascii="Palatino Linotype" w:hAnsi="Palatino Linotype"/>
                <w:sz w:val="16"/>
                <w:szCs w:val="16"/>
              </w:rPr>
              <w:fldChar w:fldCharType="end"/>
            </w:r>
          </w:p>
        </w:tc>
        <w:tc>
          <w:tcPr>
            <w:tcW w:w="2551" w:type="dxa"/>
            <w:vAlign w:val="center"/>
          </w:tcPr>
          <w:p w14:paraId="7E8750A3"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14AFA683"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0EA4E571" w14:textId="3A237F62"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E51348" w14:paraId="71053817" w14:textId="77777777" w:rsidTr="000544A6">
        <w:trPr>
          <w:trHeight w:val="284"/>
          <w:jc w:val="center"/>
        </w:trPr>
        <w:tc>
          <w:tcPr>
            <w:tcW w:w="1838" w:type="dxa"/>
            <w:shd w:val="clear" w:color="auto" w:fill="auto"/>
            <w:noWrap/>
            <w:vAlign w:val="center"/>
          </w:tcPr>
          <w:p w14:paraId="2C04A740" w14:textId="2B215E18"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African wildcat</w:t>
            </w:r>
          </w:p>
        </w:tc>
        <w:tc>
          <w:tcPr>
            <w:tcW w:w="1843" w:type="dxa"/>
            <w:shd w:val="clear" w:color="auto" w:fill="auto"/>
            <w:noWrap/>
            <w:vAlign w:val="center"/>
          </w:tcPr>
          <w:p w14:paraId="4990FDD1" w14:textId="1C8A79FD" w:rsidR="00952074" w:rsidRPr="0008231C" w:rsidRDefault="00952074"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Feli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silvestris</w:t>
            </w:r>
            <w:proofErr w:type="spellEnd"/>
          </w:p>
        </w:tc>
        <w:tc>
          <w:tcPr>
            <w:tcW w:w="992" w:type="dxa"/>
            <w:shd w:val="clear" w:color="auto" w:fill="00B050"/>
            <w:noWrap/>
            <w:vAlign w:val="center"/>
          </w:tcPr>
          <w:p w14:paraId="5A662446" w14:textId="07769131"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1B8A7A1B" w14:textId="6AACB3B4" w:rsidR="00952074" w:rsidRPr="0008231C" w:rsidRDefault="00952074" w:rsidP="00093384">
            <w:pPr>
              <w:spacing w:after="0" w:line="240" w:lineRule="auto"/>
              <w:rPr>
                <w:rFonts w:ascii="Palatino Linotype" w:hAnsi="Palatino Linotype"/>
                <w:sz w:val="16"/>
                <w:szCs w:val="16"/>
                <w:lang w:val="es-ES_tradnl"/>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id":"ITEM-2","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2","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1,2&lt;/sup&gt;","plainTextFormattedCitation":"1,2","previouslyFormattedCitation":"&lt;sup&gt;1,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1,2</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w:instrText>
            </w:r>
            <w:r w:rsidRPr="0008231C">
              <w:rPr>
                <w:rFonts w:ascii="Palatino Linotype" w:hAnsi="Palatino Linotype"/>
                <w:sz w:val="16"/>
                <w:szCs w:val="16"/>
                <w:lang w:val="es-ES_tradnl"/>
              </w:rPr>
              <w:instrText>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lang w:val="es-ES_tradnl"/>
              </w:rPr>
              <w:t>2</w:t>
            </w:r>
            <w:r w:rsidRPr="0008231C">
              <w:rPr>
                <w:rFonts w:ascii="Palatino Linotype" w:hAnsi="Palatino Linotype"/>
                <w:sz w:val="16"/>
                <w:szCs w:val="16"/>
              </w:rPr>
              <w:fldChar w:fldCharType="end"/>
            </w:r>
          </w:p>
        </w:tc>
        <w:tc>
          <w:tcPr>
            <w:tcW w:w="2551" w:type="dxa"/>
            <w:vAlign w:val="center"/>
          </w:tcPr>
          <w:p w14:paraId="2A7B2E22" w14:textId="77777777" w:rsidR="00952074" w:rsidRPr="0008231C" w:rsidRDefault="00952074" w:rsidP="00093384">
            <w:pPr>
              <w:spacing w:after="0" w:line="240" w:lineRule="auto"/>
              <w:rPr>
                <w:rFonts w:ascii="Palatino Linotype" w:hAnsi="Palatino Linotype"/>
                <w:sz w:val="16"/>
                <w:szCs w:val="16"/>
                <w:lang w:val="es-ES_tradnl"/>
              </w:rPr>
            </w:pPr>
          </w:p>
        </w:tc>
        <w:tc>
          <w:tcPr>
            <w:tcW w:w="2268" w:type="dxa"/>
            <w:vAlign w:val="center"/>
          </w:tcPr>
          <w:p w14:paraId="52A59D66" w14:textId="77777777" w:rsidR="00952074" w:rsidRPr="0008231C" w:rsidRDefault="00952074" w:rsidP="00093384">
            <w:pPr>
              <w:spacing w:after="0" w:line="240" w:lineRule="auto"/>
              <w:rPr>
                <w:rFonts w:ascii="Palatino Linotype" w:hAnsi="Palatino Linotype"/>
                <w:sz w:val="16"/>
                <w:szCs w:val="16"/>
                <w:lang w:val="es-ES_tradnl"/>
              </w:rPr>
            </w:pPr>
          </w:p>
        </w:tc>
        <w:tc>
          <w:tcPr>
            <w:tcW w:w="993" w:type="dxa"/>
            <w:vAlign w:val="center"/>
          </w:tcPr>
          <w:p w14:paraId="36944419" w14:textId="3BBF0B4D" w:rsidR="00952074" w:rsidRPr="0008231C" w:rsidRDefault="00952074" w:rsidP="000544A6">
            <w:pPr>
              <w:spacing w:after="0" w:line="240" w:lineRule="auto"/>
              <w:jc w:val="center"/>
              <w:rPr>
                <w:rFonts w:ascii="Palatino Linotype" w:hAnsi="Palatino Linotype"/>
                <w:sz w:val="16"/>
                <w:szCs w:val="16"/>
                <w:lang w:val="es-ES_tradnl"/>
              </w:rPr>
            </w:pPr>
            <w:r w:rsidRPr="0008231C">
              <w:rPr>
                <w:rFonts w:ascii="Palatino Linotype" w:hAnsi="Palatino Linotype"/>
                <w:sz w:val="16"/>
                <w:szCs w:val="16"/>
                <w:lang w:val="es-ES_tradnl"/>
              </w:rPr>
              <w:t>Y</w:t>
            </w:r>
          </w:p>
        </w:tc>
      </w:tr>
      <w:tr w:rsidR="00952074" w:rsidRPr="0008231C" w14:paraId="1E0D89BE" w14:textId="77777777" w:rsidTr="000544A6">
        <w:trPr>
          <w:trHeight w:val="284"/>
          <w:jc w:val="center"/>
        </w:trPr>
        <w:tc>
          <w:tcPr>
            <w:tcW w:w="1838" w:type="dxa"/>
            <w:shd w:val="clear" w:color="auto" w:fill="auto"/>
            <w:noWrap/>
            <w:vAlign w:val="center"/>
          </w:tcPr>
          <w:p w14:paraId="53AA44A6" w14:textId="2B7B7EDF" w:rsidR="00952074" w:rsidRPr="0008231C" w:rsidRDefault="00952074" w:rsidP="00093384">
            <w:pPr>
              <w:spacing w:after="0" w:line="240" w:lineRule="auto"/>
              <w:rPr>
                <w:rFonts w:ascii="Palatino Linotype" w:hAnsi="Palatino Linotype"/>
                <w:sz w:val="16"/>
                <w:szCs w:val="16"/>
                <w:lang w:val="es-ES_tradnl"/>
              </w:rPr>
            </w:pPr>
            <w:r w:rsidRPr="0008231C">
              <w:rPr>
                <w:rFonts w:ascii="Palatino Linotype" w:hAnsi="Palatino Linotype"/>
                <w:sz w:val="16"/>
                <w:szCs w:val="16"/>
                <w:lang w:val="es-ES_tradnl"/>
              </w:rPr>
              <w:t>Mountain gazelle</w:t>
            </w:r>
          </w:p>
        </w:tc>
        <w:tc>
          <w:tcPr>
            <w:tcW w:w="1843" w:type="dxa"/>
            <w:shd w:val="clear" w:color="auto" w:fill="auto"/>
            <w:noWrap/>
            <w:vAlign w:val="center"/>
          </w:tcPr>
          <w:p w14:paraId="4618855F" w14:textId="7B491501" w:rsidR="00952074" w:rsidRPr="0008231C" w:rsidRDefault="00952074" w:rsidP="00093384">
            <w:pPr>
              <w:spacing w:after="0" w:line="240" w:lineRule="auto"/>
              <w:rPr>
                <w:rFonts w:ascii="Palatino Linotype" w:hAnsi="Palatino Linotype"/>
                <w:i/>
                <w:sz w:val="16"/>
                <w:szCs w:val="16"/>
                <w:lang w:val="es-ES_tradnl"/>
              </w:rPr>
            </w:pPr>
            <w:r w:rsidRPr="0008231C">
              <w:rPr>
                <w:rFonts w:ascii="Palatino Linotype" w:hAnsi="Palatino Linotype"/>
                <w:i/>
                <w:sz w:val="16"/>
                <w:szCs w:val="16"/>
                <w:lang w:val="es-ES_tradnl"/>
              </w:rPr>
              <w:t>Gazella gazella</w:t>
            </w:r>
          </w:p>
        </w:tc>
        <w:tc>
          <w:tcPr>
            <w:tcW w:w="992" w:type="dxa"/>
            <w:shd w:val="clear" w:color="auto" w:fill="FFC000"/>
            <w:noWrap/>
            <w:vAlign w:val="center"/>
          </w:tcPr>
          <w:p w14:paraId="35C16B06" w14:textId="3DB7C7A4" w:rsidR="00952074" w:rsidRPr="0008231C" w:rsidRDefault="00952074" w:rsidP="00093384">
            <w:pPr>
              <w:spacing w:after="0" w:line="240" w:lineRule="auto"/>
              <w:jc w:val="center"/>
              <w:rPr>
                <w:rFonts w:ascii="Palatino Linotype" w:hAnsi="Palatino Linotype"/>
                <w:sz w:val="16"/>
                <w:szCs w:val="16"/>
                <w:lang w:val="es-ES_tradnl"/>
              </w:rPr>
            </w:pPr>
            <w:r w:rsidRPr="0008231C">
              <w:rPr>
                <w:rFonts w:ascii="Palatino Linotype" w:hAnsi="Palatino Linotype"/>
                <w:sz w:val="16"/>
                <w:szCs w:val="16"/>
                <w:lang w:val="es-ES_tradnl"/>
              </w:rPr>
              <w:t>EN</w:t>
            </w:r>
          </w:p>
        </w:tc>
        <w:tc>
          <w:tcPr>
            <w:tcW w:w="2977" w:type="dxa"/>
            <w:shd w:val="clear" w:color="auto" w:fill="auto"/>
            <w:vAlign w:val="center"/>
          </w:tcPr>
          <w:p w14:paraId="58339307" w14:textId="77777777" w:rsidR="00952074" w:rsidRPr="0008231C" w:rsidRDefault="00952074" w:rsidP="00093384">
            <w:pPr>
              <w:spacing w:after="0" w:line="240" w:lineRule="auto"/>
              <w:rPr>
                <w:rFonts w:ascii="Palatino Linotype" w:hAnsi="Palatino Linotype"/>
                <w:sz w:val="16"/>
                <w:szCs w:val="16"/>
                <w:lang w:val="es-ES_tradnl"/>
              </w:rPr>
            </w:pPr>
          </w:p>
        </w:tc>
        <w:tc>
          <w:tcPr>
            <w:tcW w:w="2551" w:type="dxa"/>
            <w:vAlign w:val="center"/>
          </w:tcPr>
          <w:p w14:paraId="4D9C692E" w14:textId="600FF664" w:rsidR="00952074" w:rsidRPr="0008231C" w:rsidRDefault="00952074" w:rsidP="00093384">
            <w:pPr>
              <w:spacing w:after="0" w:line="240" w:lineRule="auto"/>
              <w:rPr>
                <w:rFonts w:ascii="Palatino Linotype" w:hAnsi="Palatino Linotype"/>
                <w:sz w:val="16"/>
                <w:szCs w:val="16"/>
                <w:lang w:val="es-ES_tradnl"/>
              </w:rPr>
            </w:pPr>
            <w:r w:rsidRPr="0008231C">
              <w:rPr>
                <w:rFonts w:ascii="Palatino Linotype" w:hAnsi="Palatino Linotype"/>
                <w:sz w:val="16"/>
                <w:szCs w:val="16"/>
                <w:lang w:val="es-ES_tradnl"/>
              </w:rPr>
              <w:t>Spatial (</w:t>
            </w:r>
            <w:r w:rsidR="00093384">
              <w:rPr>
                <w:rFonts w:ascii="Palatino Linotype" w:hAnsi="Palatino Linotype"/>
                <w:sz w:val="16"/>
                <w:szCs w:val="16"/>
                <w:lang w:val="es-ES_tradnl"/>
              </w:rPr>
              <w:t>–</w:t>
            </w:r>
            <w:r w:rsidRPr="0008231C">
              <w:rPr>
                <w:rFonts w:ascii="Palatino Linotype" w:hAnsi="Palatino Linotype"/>
                <w:sz w:val="16"/>
                <w:szCs w:val="16"/>
                <w:lang w:val="es-ES_tradnl"/>
              </w:rPr>
              <w:t>ve)</w:t>
            </w:r>
            <w:r w:rsidRPr="0008231C">
              <w:rPr>
                <w:rFonts w:ascii="Palatino Linotype" w:hAnsi="Palatino Linotype"/>
                <w:sz w:val="16"/>
                <w:szCs w:val="16"/>
              </w:rPr>
              <w:fldChar w:fldCharType="begin" w:fldLock="1"/>
            </w:r>
            <w:r w:rsidR="005C150A" w:rsidRPr="0008231C">
              <w:rPr>
                <w:rFonts w:ascii="Palatino Linotype" w:hAnsi="Palatino Linotype"/>
                <w:sz w:val="16"/>
                <w:szCs w:val="16"/>
                <w:lang w:val="es-ES_tradnl"/>
              </w:rPr>
              <w:instrText>ADDIN CSL_CITATION {"citationItems":[{"id":"ITEM-1","itemData":{"DOI":"10.1111/j.1469-1795.2009.00235.x","ISSN":"13679430","author":[{"dropping-particle":"","family":"Gingold","given":"G.","non-dropping-particle":"","parse-names":false,"suffix":""},{"dropping-particle":"","family":"Yom-Tov","given":"Y.","non-dropping-particle":"","parse-names":false,"suffix":""},{"dropping-particle":"","family":"Kronfeld-Schor","given":"N.","non-dropping-particle":"","parse-names":false,"suffix":""},{"dropping-particle":"","family":"Geffen","given":"E.","non-dropping-particle":"","parse-names":false,"suffix":""}],"container-title":"Animal Conservation","id":"ITEM-1","issue":"2","issued":{"date-parts":[["2009","4","1"]]},"page":"155-162","publisher":"John Wiley &amp; Sons, Ltd (10.1111)","title":"Effect of guard dogs on the behavior and reproduction of gazelles in cattle enclosures on the Golan Heights","type":"article-journal","volume":"12"},"uris":["http://www.mendeley.com/documents/?uuid=33241c85-d259-3698-b697-5252d0ecaf92"]}],"mendeley":{"formattedCitation":"&lt;sup&gt;41&lt;/sup&gt;","plainTextFormattedCitation":"41","previouslyFormattedCitation":"&lt;sup&gt;42&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lang w:val="es-ES_tradnl"/>
              </w:rPr>
              <w:t>41</w:t>
            </w:r>
            <w:r w:rsidRPr="0008231C">
              <w:rPr>
                <w:rFonts w:ascii="Palatino Linotype" w:hAnsi="Palatino Linotype"/>
                <w:sz w:val="16"/>
                <w:szCs w:val="16"/>
              </w:rPr>
              <w:fldChar w:fldCharType="end"/>
            </w:r>
            <w:r w:rsidRPr="0008231C">
              <w:rPr>
                <w:rFonts w:ascii="Palatino Linotype" w:hAnsi="Palatino Linotype"/>
                <w:sz w:val="16"/>
                <w:szCs w:val="16"/>
                <w:lang w:val="es-ES_tradnl"/>
              </w:rPr>
              <w:t>, anti-predator (+ve)</w:t>
            </w:r>
            <w:r w:rsidRPr="0008231C">
              <w:rPr>
                <w:rFonts w:ascii="Palatino Linotype" w:hAnsi="Palatino Linotype"/>
                <w:sz w:val="16"/>
                <w:szCs w:val="16"/>
              </w:rPr>
              <w:fldChar w:fldCharType="begin" w:fldLock="1"/>
            </w:r>
            <w:r w:rsidR="005C150A" w:rsidRPr="0008231C">
              <w:rPr>
                <w:rFonts w:ascii="Palatino Linotype" w:hAnsi="Palatino Linotype"/>
                <w:sz w:val="16"/>
                <w:szCs w:val="16"/>
                <w:lang w:val="es-ES_tradnl"/>
              </w:rPr>
              <w:instrText>ADDIN CSL_CITATION {"citationItems":[{"id":"ITEM-1","itemData":{"DOI":"10.1111/j.1469-1795.2009.00235.x","ISSN":"13679430","author":[{"dropping-particle":"","family":"Gingold","given":"G.","non-dropping-particle":"","parse-names":false,"suffix":""},{"dropping-particle":"","family":"Yom-Tov","given":"Y.","non-dropping-particle":"","parse-names":false,"suffix":""},{"dropping-particle":"","family":"Kronfeld-Schor","given":"N.","non-dropping-particle":"","parse-names":false,"suffix":""},{"dropping-particle":"","family":"Geffen","given":"E.","non-dropping-particle":"","parse-names":false,"suffix":""}],"container-title":"Animal Conservation","id":"ITEM-1","issue":"2","issued":{"date-parts":[["2009","4","1"]]},"page":"155-162","publisher":"John Wiley &amp; Sons, Ltd (10.1111)","title":"Effect of guard dogs on the behavior and reproduction of gazelles in cattle enclosures on the Golan Heights","type":"article-journal","volume":"12"},"uris":["http://www.mendeley.com/documents/?uuid=33241c85-d259-3698-b697-5252d0ecaf92"]}],"mendeley":{"formattedCitation":"&lt;sup&gt;41&lt;/sup&gt;","plainTextFormattedCitation":"41","previouslyFormattedCitation":"&lt;sup&gt;42&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lang w:val="es-ES_tradnl"/>
              </w:rPr>
              <w:t>41</w:t>
            </w:r>
            <w:r w:rsidRPr="0008231C">
              <w:rPr>
                <w:rFonts w:ascii="Palatino Linotype" w:hAnsi="Palatino Linotype"/>
                <w:sz w:val="16"/>
                <w:szCs w:val="16"/>
              </w:rPr>
              <w:fldChar w:fldCharType="end"/>
            </w:r>
          </w:p>
        </w:tc>
        <w:tc>
          <w:tcPr>
            <w:tcW w:w="2268" w:type="dxa"/>
            <w:vAlign w:val="center"/>
          </w:tcPr>
          <w:p w14:paraId="21EBB49D" w14:textId="77777777"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Reproduction</w:t>
            </w:r>
          </w:p>
          <w:p w14:paraId="047BEA4C" w14:textId="579E0A53"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111/j.1469-1795.2009.00235.x","ISSN":"13679430","author":[{"dropping-particle":"","family":"Gingold","given":"G.","non-dropping-particle":"","parse-names":false,"suffix":""},{"dropping-particle":"","family":"Yom-Tov","given":"Y.","non-dropping-particle":"","parse-names":false,"suffix":""},{"dropping-particle":"","family":"Kronfeld-Schor","given":"N.","non-dropping-particle":"","parse-names":false,"suffix":""},{"dropping-particle":"","family":"Geffen","given":"E.","non-dropping-particle":"","parse-names":false,"suffix":""}],"container-title":"Animal Conservation","id":"ITEM-1","issue":"2","issued":{"date-parts":[["2009","4","1"]]},"page":"155-162","publisher":"John Wiley &amp; Sons, Ltd (10.1111)","title":"Effect of guard dogs on the behavior and reproduction of gazelles in cattle enclosures on the Golan Heights","type":"article-journal","volume":"12"},"uris":["http://www.mendeley.com/documents/?uuid=33241c85-d259-3698-b697-5252d0ecaf92"]}],"mendeley":{"formattedCitation":"&lt;sup&gt;41&lt;/sup&gt;","plainTextFormattedCitation":"41","previouslyFormattedCitation":"&lt;sup&gt;42&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1</w:t>
            </w:r>
            <w:r w:rsidRPr="0008231C">
              <w:rPr>
                <w:rFonts w:ascii="Palatino Linotype" w:hAnsi="Palatino Linotype"/>
                <w:sz w:val="16"/>
                <w:szCs w:val="16"/>
              </w:rPr>
              <w:fldChar w:fldCharType="end"/>
            </w:r>
          </w:p>
        </w:tc>
        <w:tc>
          <w:tcPr>
            <w:tcW w:w="993" w:type="dxa"/>
            <w:vAlign w:val="center"/>
          </w:tcPr>
          <w:p w14:paraId="20D81E42" w14:textId="2E3B1403"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6875E4DD" w14:textId="63BACF3D" w:rsidTr="000544A6">
        <w:trPr>
          <w:trHeight w:val="284"/>
          <w:jc w:val="center"/>
        </w:trPr>
        <w:tc>
          <w:tcPr>
            <w:tcW w:w="1838" w:type="dxa"/>
            <w:shd w:val="clear" w:color="auto" w:fill="auto"/>
            <w:noWrap/>
            <w:vAlign w:val="center"/>
            <w:hideMark/>
          </w:tcPr>
          <w:p w14:paraId="529F3951" w14:textId="06816CE4"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ape porcupine</w:t>
            </w:r>
          </w:p>
        </w:tc>
        <w:tc>
          <w:tcPr>
            <w:tcW w:w="1843" w:type="dxa"/>
            <w:shd w:val="clear" w:color="auto" w:fill="auto"/>
            <w:noWrap/>
            <w:vAlign w:val="center"/>
            <w:hideMark/>
          </w:tcPr>
          <w:p w14:paraId="4166C0E0" w14:textId="4B1529F6"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Hystrix</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africaeaustralis</w:t>
            </w:r>
            <w:proofErr w:type="spellEnd"/>
          </w:p>
        </w:tc>
        <w:tc>
          <w:tcPr>
            <w:tcW w:w="992" w:type="dxa"/>
            <w:shd w:val="clear" w:color="auto" w:fill="00B050"/>
            <w:noWrap/>
            <w:vAlign w:val="center"/>
            <w:hideMark/>
          </w:tcPr>
          <w:p w14:paraId="1E023329" w14:textId="5E5422E9"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79A0EE77" w14:textId="2DEF298F"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p>
        </w:tc>
        <w:tc>
          <w:tcPr>
            <w:tcW w:w="2551" w:type="dxa"/>
            <w:vAlign w:val="center"/>
          </w:tcPr>
          <w:p w14:paraId="20ABCAB0"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21069765"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10AD3340" w14:textId="0A269DD3"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504EB3B7" w14:textId="77777777" w:rsidTr="000544A6">
        <w:trPr>
          <w:trHeight w:val="284"/>
          <w:jc w:val="center"/>
        </w:trPr>
        <w:tc>
          <w:tcPr>
            <w:tcW w:w="1838" w:type="dxa"/>
            <w:shd w:val="clear" w:color="auto" w:fill="auto"/>
            <w:noWrap/>
            <w:vAlign w:val="center"/>
          </w:tcPr>
          <w:p w14:paraId="6B149216" w14:textId="3922E136"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Striped polecat</w:t>
            </w:r>
          </w:p>
        </w:tc>
        <w:tc>
          <w:tcPr>
            <w:tcW w:w="1843" w:type="dxa"/>
            <w:shd w:val="clear" w:color="auto" w:fill="auto"/>
            <w:noWrap/>
            <w:vAlign w:val="center"/>
          </w:tcPr>
          <w:p w14:paraId="0F354424" w14:textId="08257360" w:rsidR="00952074" w:rsidRPr="0008231C" w:rsidRDefault="00952074"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Ictonyx</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striatus</w:t>
            </w:r>
            <w:proofErr w:type="spellEnd"/>
          </w:p>
        </w:tc>
        <w:tc>
          <w:tcPr>
            <w:tcW w:w="992" w:type="dxa"/>
            <w:shd w:val="clear" w:color="auto" w:fill="00B050"/>
            <w:noWrap/>
            <w:vAlign w:val="center"/>
          </w:tcPr>
          <w:p w14:paraId="0983CD28" w14:textId="1FC7D9E8"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2062343A" w14:textId="10BDFD1E"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Binge","given":"Elizabeth Naudé","non-dropping-particle":"","parse-names":false,"suffix":""}],"id":"ITEM-1","issued":{"date-parts":[["2017"]]},"publisher":"University of Cape Town","title":"Guarding dogs as a mitigation tool in human-wildlife conflict. Case study: The Anatolian Shepherd Dog breeding project in Namaqua National Park","type":"thesis"},"uris":["http://www.mendeley.com/documents/?uuid=b1a9f435-789e-3fcf-97e2-213011fcd8c2"]}],"mendeley":{"formattedCitation":"&lt;sup&gt;23&lt;/sup&gt;","plainTextFormattedCitation":"23","previouslyFormattedCitation":"&lt;sup&gt;2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3</w:t>
            </w:r>
            <w:r w:rsidRPr="0008231C">
              <w:rPr>
                <w:rFonts w:ascii="Palatino Linotype" w:hAnsi="Palatino Linotype"/>
                <w:sz w:val="16"/>
                <w:szCs w:val="16"/>
              </w:rPr>
              <w:fldChar w:fldCharType="end"/>
            </w:r>
          </w:p>
        </w:tc>
        <w:tc>
          <w:tcPr>
            <w:tcW w:w="2551" w:type="dxa"/>
            <w:vAlign w:val="center"/>
          </w:tcPr>
          <w:p w14:paraId="727A4D7D"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58FBABFF"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4A022B94" w14:textId="6E43C67F"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5E22E8DC" w14:textId="3DC896AF" w:rsidTr="000544A6">
        <w:trPr>
          <w:trHeight w:val="284"/>
          <w:jc w:val="center"/>
        </w:trPr>
        <w:tc>
          <w:tcPr>
            <w:tcW w:w="1838" w:type="dxa"/>
            <w:shd w:val="clear" w:color="auto" w:fill="auto"/>
            <w:noWrap/>
            <w:vAlign w:val="center"/>
            <w:hideMark/>
          </w:tcPr>
          <w:p w14:paraId="0DD9CEC0" w14:textId="160F913E"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Waterbuck</w:t>
            </w:r>
          </w:p>
        </w:tc>
        <w:tc>
          <w:tcPr>
            <w:tcW w:w="1843" w:type="dxa"/>
            <w:shd w:val="clear" w:color="auto" w:fill="auto"/>
            <w:noWrap/>
            <w:vAlign w:val="center"/>
            <w:hideMark/>
          </w:tcPr>
          <w:p w14:paraId="77DD54C4" w14:textId="7E16F930" w:rsidR="00952074" w:rsidRPr="0008231C" w:rsidRDefault="00952074"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Kobus </w:t>
            </w:r>
            <w:proofErr w:type="spellStart"/>
            <w:r w:rsidRPr="0008231C">
              <w:rPr>
                <w:rFonts w:ascii="Palatino Linotype" w:hAnsi="Palatino Linotype"/>
                <w:i/>
                <w:sz w:val="16"/>
                <w:szCs w:val="16"/>
              </w:rPr>
              <w:t>ellipsiprymnus</w:t>
            </w:r>
            <w:proofErr w:type="spellEnd"/>
          </w:p>
        </w:tc>
        <w:tc>
          <w:tcPr>
            <w:tcW w:w="992" w:type="dxa"/>
            <w:shd w:val="clear" w:color="auto" w:fill="00B050"/>
            <w:noWrap/>
            <w:vAlign w:val="center"/>
            <w:hideMark/>
          </w:tcPr>
          <w:p w14:paraId="0109EC2D" w14:textId="1D7DEF70"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C4246BE" w14:textId="75F4BDD6"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180F412E"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2F37A91C"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53498CC4" w14:textId="368E8EF8"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6B08905E" w14:textId="761A7619" w:rsidTr="000544A6">
        <w:trPr>
          <w:trHeight w:val="284"/>
          <w:jc w:val="center"/>
        </w:trPr>
        <w:tc>
          <w:tcPr>
            <w:tcW w:w="1838" w:type="dxa"/>
            <w:shd w:val="clear" w:color="auto" w:fill="auto"/>
            <w:noWrap/>
            <w:vAlign w:val="center"/>
            <w:hideMark/>
          </w:tcPr>
          <w:p w14:paraId="7C4C2380" w14:textId="3B5B3F0C"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Norway lemming</w:t>
            </w:r>
          </w:p>
        </w:tc>
        <w:tc>
          <w:tcPr>
            <w:tcW w:w="1843" w:type="dxa"/>
            <w:shd w:val="clear" w:color="auto" w:fill="auto"/>
            <w:noWrap/>
            <w:vAlign w:val="center"/>
            <w:hideMark/>
          </w:tcPr>
          <w:p w14:paraId="0FFACEB4" w14:textId="051B0AFB"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Lemm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lemmus</w:t>
            </w:r>
            <w:proofErr w:type="spellEnd"/>
          </w:p>
        </w:tc>
        <w:tc>
          <w:tcPr>
            <w:tcW w:w="992" w:type="dxa"/>
            <w:shd w:val="clear" w:color="auto" w:fill="00B050"/>
            <w:noWrap/>
            <w:vAlign w:val="center"/>
            <w:hideMark/>
          </w:tcPr>
          <w:p w14:paraId="23D883C4" w14:textId="48EC1FC4"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786029DD" w14:textId="32DDFB86"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Livestock-guarding dogs are an effective way of protecting rangeland sheep from predators. However, open mountain/forest range and widely ranging sheep are factors that may make adaptation to Norwegian conditions difficult. This paper focuses on the dogs' working patterns and effectiveness under different working regimes. A 3,500 ha. unfenced forest/mountain range pasture in bear habitat comprised the research area in which 624 sheep from 2 herds grazed. The field trial lasted 3 months, and a total of 10 Great Pyrenees participated for various time intervals. Three different working regimes were evaluated. 1) loose dogs without the command of a dog handler (Method A); 2) loose dogs under the command of a dog handler (Method B); and 3) loose dogs guarding sheep inside a fenced, 1 km(2) forest pasture (Method C). Nocturnal behavioural activity patterns and data on predation were recorded. Method A proved too uncontrolled for Norwegian conditions, because sheep dispersed too widely and dogs ranged too far, causing conflicts in nearby settlements with wildlife, and with livestock. Pasture dogs (C) were &gt; 3 times less active and were engaged in guarding activities &lt; 50% as often as patrol dogs (B). However, they barked &gt; 15 times more frequently, and no sheep carcasses were found inside the fence. Therefore, Method C probably had the best preventive effect.","author":[{"dropping-particle":"","family":"Hansen","given":"Inger","non-dropping-particle":"","parse-names":false,"suffix":""},{"dropping-particle":"","family":"Smith","given":"Martin E.","non-dropping-particle":"","parse-names":false,"suffix":""}],"container-title":"Rangeland Ecology &amp; Management","id":"ITEM-1","issue":"4","issued":{"date-parts":[["1999"]]},"page":"312-316","title":"Livestock-guarding dogs in Norway. II. Different working regimes","type":"article-journal","volume":"52"},"uris":["http://www.mendeley.com/documents/?uuid=a5a16681-8c01-33eb-a375-9349b748f6ee"]}],"mendeley":{"formattedCitation":"&lt;sup&gt;30&lt;/sup&gt;","plainTextFormattedCitation":"30","previouslyFormattedCitation":"&lt;sup&gt;31&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0</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Livestock-guarding dogs are an effective way of protecting rangeland sheep from predators. However, open mountain/forest range and widely ranging sheep are factors that may make adaptation to Norwegian conditions difficult. This paper focuses on the dogs' working patterns and effectiveness under different working regimes. A 3,500 ha. unfenced forest/mountain range pasture in bear habitat comprised the research area in which 624 sheep from 2 herds grazed. The field trial lasted 3 months, and a total of 10 Great Pyrenees participated for various time intervals. Three different working regimes were evaluated. 1) loose dogs without the command of a dog handler (Method A); 2) loose dogs under the command of a dog handler (Method B); and 3) loose dogs guarding sheep inside a fenced, 1 km(2) forest pasture (Method C). Nocturnal behavioural activity patterns and data on predation were recorded. Method A proved too uncontrolled for Norwegian conditions, because sheep dispersed too widely and dogs ranged too far, causing conflicts in nearby settlements with wildlife, and with livestock. Pasture dogs (C) were &gt; 3 times less active and were engaged in guarding activities &lt; 50% as often as patrol dogs (B). However, they barked &gt; 15 times more frequently, and no sheep carcasses were found inside the fence. Therefore, Method C probably had the best preventive effect.","author":[{"dropping-particle":"","family":"Hansen","given":"Inger","non-dropping-particle":"","parse-names":false,"suffix":""},{"dropping-particle":"","family":"Smith","given":"Martin E.","non-dropping-particle":"","parse-names":false,"suffix":""}],"container-title":"Rangeland Ecology &amp; Management","id":"ITEM-1","issue":"4","issued":{"date-parts":[["1999"]]},"page":"312-316","title":"Livestock-guarding dogs in Norway. II. Different working regimes","type":"article-journal","volume":"52"},"uris":["http://www.mendeley.com/documents/?uuid=a5a16681-8c01-33eb-a375-9349b748f6ee"]}],"mendeley":{"formattedCitation":"&lt;sup&gt;30&lt;/sup&gt;","plainTextFormattedCitation":"30","previouslyFormattedCitation":"&lt;sup&gt;31&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30</w:t>
            </w:r>
            <w:r w:rsidRPr="0008231C">
              <w:rPr>
                <w:rFonts w:ascii="Palatino Linotype" w:hAnsi="Palatino Linotype"/>
                <w:sz w:val="16"/>
                <w:szCs w:val="16"/>
              </w:rPr>
              <w:fldChar w:fldCharType="end"/>
            </w:r>
          </w:p>
        </w:tc>
        <w:tc>
          <w:tcPr>
            <w:tcW w:w="2551" w:type="dxa"/>
            <w:vAlign w:val="center"/>
          </w:tcPr>
          <w:p w14:paraId="42A91C4E"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079714CB"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7031835B" w14:textId="4773AA5B"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14D9AD0F" w14:textId="525639A1" w:rsidTr="000544A6">
        <w:trPr>
          <w:trHeight w:val="284"/>
          <w:jc w:val="center"/>
        </w:trPr>
        <w:tc>
          <w:tcPr>
            <w:tcW w:w="1838" w:type="dxa"/>
            <w:shd w:val="clear" w:color="auto" w:fill="auto"/>
            <w:noWrap/>
            <w:vAlign w:val="center"/>
            <w:hideMark/>
          </w:tcPr>
          <w:p w14:paraId="42974768" w14:textId="6C710903"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 xml:space="preserve">Black-tailed jackrabbit </w:t>
            </w:r>
          </w:p>
        </w:tc>
        <w:tc>
          <w:tcPr>
            <w:tcW w:w="1843" w:type="dxa"/>
            <w:shd w:val="clear" w:color="auto" w:fill="auto"/>
            <w:noWrap/>
            <w:vAlign w:val="center"/>
            <w:hideMark/>
          </w:tcPr>
          <w:p w14:paraId="409B31EE" w14:textId="77E2823D" w:rsidR="00952074" w:rsidRPr="0008231C" w:rsidRDefault="00952074"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Lepus </w:t>
            </w:r>
            <w:proofErr w:type="spellStart"/>
            <w:r w:rsidRPr="0008231C">
              <w:rPr>
                <w:rFonts w:ascii="Palatino Linotype" w:hAnsi="Palatino Linotype"/>
                <w:i/>
                <w:sz w:val="16"/>
                <w:szCs w:val="16"/>
              </w:rPr>
              <w:t>californicus</w:t>
            </w:r>
            <w:proofErr w:type="spellEnd"/>
          </w:p>
        </w:tc>
        <w:tc>
          <w:tcPr>
            <w:tcW w:w="992" w:type="dxa"/>
            <w:shd w:val="clear" w:color="auto" w:fill="00B050"/>
            <w:noWrap/>
            <w:vAlign w:val="center"/>
            <w:hideMark/>
          </w:tcPr>
          <w:p w14:paraId="1CD74670" w14:textId="709BC0C3"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57A4130" w14:textId="79098274"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Timm","given":"Robert M","non-dropping-particle":"","parse-names":false,"suffix":""},{"dropping-particle":"","family":"Schmidt","given":"Robert H","non-dropping-particle":"","parse-names":false,"suffix":""}],"container-title":"Ninth Great Plains Wildlife Damage Control Workshop Proceedings","id":"ITEM-1","issued":{"date-parts":[["1989"]]},"page":"54-58","title":"Management problems encountered with livestock guarding dogs on the University of California, Hopland Field Station","type":"article-journal"},"uris":["http://www.mendeley.com/documents/?uuid=20d47392-a673-3f29-88a6-1fc5dafdfb7d"]}],"mendeley":{"formattedCitation":"&lt;sup&gt;42&lt;/sup&gt;","plainTextFormattedCitation":"42","previouslyFormattedCitation":"&lt;sup&gt;4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2</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Timm","given":"Robert M","non-dropping-particle":"","parse-names":false,"suffix":""},{"dropping-particle":"","family":"Schmidt","given":"Robert H","non-dropping-particle":"","parse-names":false,"suffix":""}],"container-title":"Ninth Great Plains Wildlife Damage Control Workshop Proceedings","id":"ITEM-1","issued":{"date-parts":[["1989"]]},"page":"54-58","title":"Management problems encountered with livestock guarding dogs on the University of California, Hopland Field Station","type":"article-journal"},"uris":["http://www.mendeley.com/documents/?uuid=20d47392-a673-3f29-88a6-1fc5dafdfb7d"]}],"mendeley":{"formattedCitation":"&lt;sup&gt;42&lt;/sup&gt;","plainTextFormattedCitation":"42","previouslyFormattedCitation":"&lt;sup&gt;43&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42</w:t>
            </w:r>
            <w:r w:rsidRPr="0008231C">
              <w:rPr>
                <w:rFonts w:ascii="Palatino Linotype" w:hAnsi="Palatino Linotype"/>
                <w:sz w:val="16"/>
                <w:szCs w:val="16"/>
              </w:rPr>
              <w:fldChar w:fldCharType="end"/>
            </w:r>
          </w:p>
        </w:tc>
        <w:tc>
          <w:tcPr>
            <w:tcW w:w="2551" w:type="dxa"/>
            <w:vAlign w:val="center"/>
          </w:tcPr>
          <w:p w14:paraId="5453F860"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7F242D2F"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50EDBAB7" w14:textId="5B8A872F"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4C982B7A" w14:textId="0356E711" w:rsidTr="000544A6">
        <w:trPr>
          <w:trHeight w:val="284"/>
          <w:jc w:val="center"/>
        </w:trPr>
        <w:tc>
          <w:tcPr>
            <w:tcW w:w="1838" w:type="dxa"/>
            <w:shd w:val="clear" w:color="auto" w:fill="auto"/>
            <w:noWrap/>
            <w:vAlign w:val="center"/>
            <w:hideMark/>
          </w:tcPr>
          <w:p w14:paraId="7DD0DFDA" w14:textId="1601BBB3"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European hare</w:t>
            </w:r>
          </w:p>
        </w:tc>
        <w:tc>
          <w:tcPr>
            <w:tcW w:w="1843" w:type="dxa"/>
            <w:shd w:val="clear" w:color="auto" w:fill="auto"/>
            <w:noWrap/>
            <w:vAlign w:val="center"/>
            <w:hideMark/>
          </w:tcPr>
          <w:p w14:paraId="5128B25E" w14:textId="2CFE4BDF" w:rsidR="00952074" w:rsidRPr="0008231C" w:rsidRDefault="00952074"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Lepus </w:t>
            </w:r>
            <w:proofErr w:type="spellStart"/>
            <w:r w:rsidRPr="0008231C">
              <w:rPr>
                <w:rFonts w:ascii="Palatino Linotype" w:hAnsi="Palatino Linotype"/>
                <w:i/>
                <w:sz w:val="16"/>
                <w:szCs w:val="16"/>
              </w:rPr>
              <w:t>europaeus</w:t>
            </w:r>
            <w:proofErr w:type="spellEnd"/>
          </w:p>
        </w:tc>
        <w:tc>
          <w:tcPr>
            <w:tcW w:w="992" w:type="dxa"/>
            <w:shd w:val="clear" w:color="auto" w:fill="00B050"/>
            <w:noWrap/>
            <w:vAlign w:val="center"/>
            <w:hideMark/>
          </w:tcPr>
          <w:p w14:paraId="214FA9E0" w14:textId="65CDC231"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6916EE56" w14:textId="27BD9470"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Shepherds and farmers in the Carpathian Mountains of Slovakia report damage to livestock by recovered populations of native predators, particularly grey wolves (Canis lupus) and brown bears (Ursus arctos). This study reviewed the nature and extent of carnivore-human conflict and assessed the relative importance of livestock depredation as a threat to the long-term endurance of viable populations of large carnivores in the wild. The possibility of revitalizing the traditional use of livestock guarding dogs (Canis lupus familiaris) to protect sheep (Ovis aries) was assessed by conducting a literature survey on the use of livestock guarding dogs (LGDs) worldwide, observing working LGDs in several countries, examining the reasons why the tradition had been abandoned in the Slovak Carpathians and performing field trials of LGDs with livestock at working farms. These activities were undertaken as part of the Protection of Livestock and Conservation of Large Carnivores (PLCLC) project. In order to evaluate spring-autumn diet of carnivores in livestock-raising areas a total of 373 bear and 70 wolf scats were collected in the Tatra and Fatra Mountains from March to November 2001-03 and their contents analysed. Bear diet was quantified using correction factors to convert % volume data into estimates of % dry matter ingested. The proportion of each prey item in wolf scats was calculated as frequency of occurrence and mean % volume. Experimentally derived regression equations were then used to convert the data into estimates of % biomass consumed. Livestock did not comprise a major component of the diet of either bears or wolves. Bear diet varied greatly among seasons. Plant material constituted 90.8% of total scat volume and 83.5% of estimated dry matter ingested. Green vegetation, mainly grasses/sedges and herbs, dominated in spring and early summer, with a shift to fruits (Vaccinium myrtillus, Rubus idaeus, Vaccinium vitis-idaea, Sorbus aucuparia) in July-October. Many bears utilised anthropogenic food sources, including hunters’ ungulate feeding stations, crops (Zea mays, Avena sativa, Triticum aestivum), refuse and, to a lesser extent, orchards (Malus spp., Prunus domestica), but no domesticated vertebrates were identified in any of the analysed scats. Invertebrates occurred significantly more frequently and in greater quantities than large mammals. Wild ungulates formed the main prey base of the wolf (mean % volume in scats = 91.4%). Cervidae (Cervus elaphus,…","author":[{"dropping-particle":"","family":"Rigg","given":"Robin","non-dropping-particle":"","parse-names":false,"suffix":""}],"id":"ITEM-1","issued":{"date-parts":[["2004"]]},"publisher":"University of Aberdeen","title":"The extent of predation on livestock by large carnivores in Slovakia and mitigating carnivore-human conflict using livestock guarding dogs","type":"thesis"},"uris":["http://www.mendeley.com/documents/?uuid=84d987cc-06f0-3761-92e1-fd4541fa32a3"]},{"id":"ITEM-2","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2","issued":{"date-parts":[["2017"]]},"page":"9-17","title":"The use of livestock guarding dogs in north-eastern Portugal: The importance of keeping the tradition","type":"article-journal","volume":"15"},"uris":["http://www.mendeley.com/documents/?uuid=71aee434-120a-43bf-babf-25ab2b07fd64"]}],"mendeley":{"formattedCitation":"&lt;sup&gt;32,35&lt;/sup&gt;","plainTextFormattedCitation":"32,35","previouslyFormattedCitation":"&lt;sup&gt;33,3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2,35</w:t>
            </w:r>
            <w:r w:rsidRPr="0008231C">
              <w:rPr>
                <w:rFonts w:ascii="Palatino Linotype" w:hAnsi="Palatino Linotype"/>
                <w:sz w:val="16"/>
                <w:szCs w:val="16"/>
              </w:rPr>
              <w:fldChar w:fldCharType="end"/>
            </w:r>
            <w:r w:rsidRPr="0008231C">
              <w:rPr>
                <w:rFonts w:ascii="Palatino Linotype" w:hAnsi="Palatino Linotype"/>
                <w:sz w:val="16"/>
                <w:szCs w:val="16"/>
              </w:rPr>
              <w:t>, not chased</w:t>
            </w:r>
            <w:r w:rsidRPr="0008231C">
              <w:rPr>
                <w:rFonts w:ascii="Palatino Linotype" w:eastAsia="Times New Roman" w:hAnsi="Palatino Linotype" w:cstheme="minorHAnsi"/>
                <w:color w:val="000000"/>
                <w:sz w:val="16"/>
                <w:szCs w:val="16"/>
              </w:rPr>
              <w:fldChar w:fldCharType="begin" w:fldLock="1"/>
            </w:r>
            <w:r w:rsidR="005C150A" w:rsidRPr="0008231C">
              <w:rPr>
                <w:rFonts w:ascii="Palatino Linotype" w:eastAsia="Times New Roman" w:hAnsi="Palatino Linotype" w:cstheme="minorHAnsi"/>
                <w:color w:val="000000"/>
                <w:sz w:val="16"/>
                <w:szCs w:val="16"/>
              </w:rPr>
              <w:instrText>ADDIN CSL_CITATION {"citationItems":[{"id":"ITEM-1","itemData":{"author":[{"dropping-particle":"","family":"Landry","given":"Jean-Marc","non-dropping-particle":"","parse-names":false,"suffix":""},{"dropping-particle":"","family":"Millischer","given":"Gérard","non-dropping-particle":"","parse-names":false,"suffix":""},{"dropping-particle":"","family":"Boreli","given":"Jean-Luc","non-dropping-particle":"","parse-names":false,"suffix":""},{"dropping-particle":"","family":"Lyon","given":"Gus","non-dropping-particle":"","parse-names":false,"suffix":""}],"container-title":"Carnivore Damage Prevention News","id":"ITEM-1","issued":{"date-parts":[["2014"]]},"page":"21-30","title":"The CanOvis Project: Studying internal and external factors that may influence livestock guarding dogs' efficiency against wolf predation. Preliminary results and discussion.","type":"article-journal","volume":"10"},"uris":["http://www.mendeley.com/documents/?uuid=86fb5195-482e-4c56-bfe5-560c0a841572"]}],"mendeley":{"formattedCitation":"&lt;sup&gt;14&lt;/sup&gt;","plainTextFormattedCitation":"14","previouslyFormattedCitation":"&lt;sup&gt;15&lt;/sup&gt;"},"properties":{"noteIndex":0},"schema":"https://github.com/citation-style-language/schema/raw/master/csl-citation.json"}</w:instrText>
            </w:r>
            <w:r w:rsidRPr="0008231C">
              <w:rPr>
                <w:rFonts w:ascii="Palatino Linotype" w:eastAsia="Times New Roman" w:hAnsi="Palatino Linotype" w:cstheme="minorHAnsi"/>
                <w:color w:val="000000"/>
                <w:sz w:val="16"/>
                <w:szCs w:val="16"/>
                <w:vertAlign w:val="superscript"/>
              </w:rPr>
              <w:fldChar w:fldCharType="separate"/>
            </w:r>
            <w:r w:rsidR="005C150A" w:rsidRPr="0008231C">
              <w:rPr>
                <w:rFonts w:ascii="Palatino Linotype" w:eastAsia="Times New Roman" w:hAnsi="Palatino Linotype" w:cstheme="minorHAnsi"/>
                <w:noProof/>
                <w:color w:val="000000"/>
                <w:sz w:val="16"/>
                <w:szCs w:val="16"/>
                <w:vertAlign w:val="superscript"/>
              </w:rPr>
              <w:t>14</w:t>
            </w:r>
            <w:r w:rsidRPr="0008231C">
              <w:rPr>
                <w:rFonts w:ascii="Palatino Linotype" w:eastAsia="Times New Roman" w:hAnsi="Palatino Linotype" w:cstheme="minorHAnsi"/>
                <w:color w:val="000000"/>
                <w:sz w:val="16"/>
                <w:szCs w:val="16"/>
              </w:rPr>
              <w:fldChar w:fldCharType="end"/>
            </w:r>
            <w:r w:rsidRPr="0008231C">
              <w:rPr>
                <w:rFonts w:ascii="Palatino Linotype" w:eastAsia="Times New Roman" w:hAnsi="Palatino Linotype" w:cstheme="minorHAnsi"/>
                <w:color w:val="000000"/>
                <w:sz w:val="16"/>
                <w:szCs w:val="16"/>
              </w:rPr>
              <w:t>,</w:t>
            </w:r>
            <w:r w:rsidRPr="0008231C">
              <w:rPr>
                <w:rFonts w:ascii="Palatino Linotype" w:hAnsi="Palatino Linotype"/>
                <w:sz w:val="16"/>
                <w:szCs w:val="16"/>
              </w:rPr>
              <w:t xml:space="preserve">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80/09064700252806416","ISSN":"09064702","abstract":"Patrolling with livestock guard dogs in mountain rangelands in Norway was evaluated as a method to prevent predation in areas with widely dispersed sheep. In contrast to guard dogs, patrol dogs are more socially bonded to people and follow a range inspector around. Range inspection was performed in 5 h bouts during three nights per week. The method was tested during three summer seasons in a total of eight sheep flocks grazing in three different mountain ranges. In total, three inspectors and four dogs were involved. Significant reductions in the number of sheep lost were achieved in one of the study areas. Lack of significance in the other areas was mainly due to the size of the area and qualities of the dogs: the range to be patrolled by one man/dog unit should not exceed 10-12 km2, and the dogs should be experienced guard dogs which are properly socialized for this method.","author":[{"dropping-particle":"","family":"Hansen","given":"Inger","non-dropping-particle":"","parse-names":false,"suffix":""},{"dropping-particle":"","family":"Staaland","given":"Theresia","non-dropping-particle":"","parse-names":false,"suffix":""},{"dropping-particle":"","family":"Ringsø","given":"Aud","non-dropping-particle":"","parse-names":false,"suffix":""}],"container-title":"Acta Agriculturae Scandinavica - Section A: Animal Science","id":"ITEM-1","issue":"1","issued":{"date-parts":[["2002"]]},"page":"43-48","title":"Patrolling with livestock guard dogs: A potential method to reduce predation on sheep","type":"article-journal","volume":"52"},"uris":["http://www.mendeley.com/documents/?uuid=a11affcc-e86c-38a1-983a-6d2e0923b2f0"]},{"id":"ITEM-2","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2","issued":{"date-parts":[["2017"]]},"page":"9-17","title":"The use of livestock guarding dogs in north-eastern Portugal: The importance of keeping the tradition","type":"article-journal","volume":"15"},"uris":["http://www.mendeley.com/documents/?uuid=71aee434-120a-43bf-babf-25ab2b07fd64"]},{"id":"ITEM-3","itemData":{"author":[{"dropping-particle":"","family":"Salvatori","given":"Valeria","non-dropping-particle":"","parse-names":false,"suffix":""},{"dropping-particle":"","family":"Canestrini","given":"Mia","non-dropping-particle":"","parse-names":false,"suffix":""},{"dropping-particle":"","family":"Mancini","given":"Roberta","non-dropping-particle":"","parse-names":false,"suffix":""},{"dropping-particle":"","family":"Orsoni","given":"Francesca","non-dropping-particle":"","parse-names":false,"suffix":""},{"dropping-particle":"","family":"Vielmi","given":"Luisa","non-dropping-particle":"","parse-names":false,"suffix":""}],"container-title":"Carnivore Damage Prevention News","id":"ITEM-3","issued":{"date-parts":[["2017"]]},"page":"11-20","title":"Use of livestock guarding dogs in Italy: From history to modernity","type":"article-journal","volume":"16"},"uris":["http://www.mendeley.com/documents/?uuid=3b40587d-daa6-4b04-93cc-12d088caad5a"]}],"mendeley":{"formattedCitation":"&lt;sup&gt;15,26,35&lt;/sup&gt;","plainTextFormattedCitation":"15,26,35","previouslyFormattedCitation":"&lt;sup&gt;16,27,36&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15,26,35</w:t>
            </w:r>
            <w:r w:rsidRPr="0008231C">
              <w:rPr>
                <w:rFonts w:ascii="Palatino Linotype" w:hAnsi="Palatino Linotype"/>
                <w:sz w:val="16"/>
                <w:szCs w:val="16"/>
              </w:rPr>
              <w:fldChar w:fldCharType="end"/>
            </w:r>
            <w:r w:rsidRPr="0008231C">
              <w:rPr>
                <w:rFonts w:ascii="Palatino Linotype" w:hAnsi="Palatino Linotype"/>
                <w:sz w:val="16"/>
                <w:szCs w:val="16"/>
              </w:rPr>
              <w:t>, 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5FCB71EB"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0C23FA96"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37EB1E5D" w14:textId="7956E7A6"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33FE4B07" w14:textId="05D9279D" w:rsidTr="000544A6">
        <w:trPr>
          <w:trHeight w:val="284"/>
          <w:jc w:val="center"/>
        </w:trPr>
        <w:tc>
          <w:tcPr>
            <w:tcW w:w="1838" w:type="dxa"/>
            <w:shd w:val="clear" w:color="auto" w:fill="auto"/>
            <w:noWrap/>
            <w:vAlign w:val="center"/>
          </w:tcPr>
          <w:p w14:paraId="70ADCDBB" w14:textId="3BE5C8D8" w:rsidR="00952074" w:rsidRPr="0008231C" w:rsidRDefault="00952074" w:rsidP="00093384">
            <w:pPr>
              <w:spacing w:after="0" w:line="240" w:lineRule="auto"/>
              <w:rPr>
                <w:rFonts w:ascii="Palatino Linotype" w:hAnsi="Palatino Linotype"/>
                <w:color w:val="0070C0"/>
                <w:sz w:val="16"/>
                <w:szCs w:val="16"/>
              </w:rPr>
            </w:pPr>
            <w:r w:rsidRPr="0008231C">
              <w:rPr>
                <w:rFonts w:ascii="Palatino Linotype" w:hAnsi="Palatino Linotype"/>
                <w:color w:val="0070C0"/>
                <w:sz w:val="16"/>
                <w:szCs w:val="16"/>
              </w:rPr>
              <w:t>Mountain hare</w:t>
            </w:r>
          </w:p>
        </w:tc>
        <w:tc>
          <w:tcPr>
            <w:tcW w:w="1843" w:type="dxa"/>
            <w:shd w:val="clear" w:color="auto" w:fill="auto"/>
            <w:noWrap/>
            <w:vAlign w:val="center"/>
          </w:tcPr>
          <w:p w14:paraId="56BA7FBC" w14:textId="5973BC6D" w:rsidR="00952074" w:rsidRPr="0008231C" w:rsidRDefault="00952074" w:rsidP="00093384">
            <w:pPr>
              <w:spacing w:after="0" w:line="240" w:lineRule="auto"/>
              <w:rPr>
                <w:rFonts w:ascii="Palatino Linotype" w:hAnsi="Palatino Linotype"/>
                <w:i/>
                <w:color w:val="0070C0"/>
                <w:sz w:val="16"/>
                <w:szCs w:val="16"/>
              </w:rPr>
            </w:pPr>
            <w:r w:rsidRPr="0008231C">
              <w:rPr>
                <w:rFonts w:ascii="Palatino Linotype" w:hAnsi="Palatino Linotype"/>
                <w:i/>
                <w:color w:val="0070C0"/>
                <w:sz w:val="16"/>
                <w:szCs w:val="16"/>
              </w:rPr>
              <w:t xml:space="preserve">Lepus </w:t>
            </w:r>
            <w:proofErr w:type="spellStart"/>
            <w:r w:rsidRPr="0008231C">
              <w:rPr>
                <w:rFonts w:ascii="Palatino Linotype" w:hAnsi="Palatino Linotype"/>
                <w:i/>
                <w:color w:val="0070C0"/>
                <w:sz w:val="16"/>
                <w:szCs w:val="16"/>
              </w:rPr>
              <w:t>timidus</w:t>
            </w:r>
            <w:proofErr w:type="spellEnd"/>
          </w:p>
        </w:tc>
        <w:tc>
          <w:tcPr>
            <w:tcW w:w="992" w:type="dxa"/>
            <w:shd w:val="clear" w:color="auto" w:fill="00B050"/>
            <w:noWrap/>
            <w:vAlign w:val="center"/>
          </w:tcPr>
          <w:p w14:paraId="4BC3326D" w14:textId="3FEE34B9" w:rsidR="00952074" w:rsidRPr="0008231C" w:rsidRDefault="00952074" w:rsidP="00093384">
            <w:pPr>
              <w:spacing w:after="0" w:line="240" w:lineRule="auto"/>
              <w:jc w:val="center"/>
              <w:rPr>
                <w:rFonts w:ascii="Palatino Linotype" w:hAnsi="Palatino Linotype"/>
                <w:color w:val="0070C0"/>
                <w:sz w:val="16"/>
                <w:szCs w:val="16"/>
              </w:rPr>
            </w:pPr>
            <w:r w:rsidRPr="0008231C">
              <w:rPr>
                <w:rFonts w:ascii="Palatino Linotype" w:hAnsi="Palatino Linotype"/>
                <w:sz w:val="16"/>
                <w:szCs w:val="16"/>
              </w:rPr>
              <w:t>LC</w:t>
            </w:r>
          </w:p>
        </w:tc>
        <w:tc>
          <w:tcPr>
            <w:tcW w:w="2977" w:type="dxa"/>
            <w:shd w:val="clear" w:color="auto" w:fill="auto"/>
            <w:vAlign w:val="center"/>
          </w:tcPr>
          <w:p w14:paraId="1A72655A" w14:textId="5E78ABCE" w:rsidR="00952074" w:rsidRPr="0008231C" w:rsidRDefault="00952074" w:rsidP="00093384">
            <w:pPr>
              <w:spacing w:after="0" w:line="240" w:lineRule="auto"/>
              <w:rPr>
                <w:rFonts w:ascii="Palatino Linotype" w:hAnsi="Palatino Linotype"/>
                <w:color w:val="0070C0"/>
                <w:sz w:val="16"/>
                <w:szCs w:val="16"/>
              </w:rPr>
            </w:pPr>
            <w:r w:rsidRPr="0008231C">
              <w:rPr>
                <w:rFonts w:ascii="Palatino Linotype" w:hAnsi="Palatino Linotype"/>
                <w:color w:val="0070C0"/>
                <w:sz w:val="16"/>
                <w:szCs w:val="16"/>
              </w:rPr>
              <w:t>Not chased</w:t>
            </w:r>
            <w:r w:rsidRPr="0008231C">
              <w:rPr>
                <w:rFonts w:ascii="Palatino Linotype" w:eastAsia="Times New Roman" w:hAnsi="Palatino Linotype" w:cstheme="minorHAnsi"/>
                <w:color w:val="0070C0"/>
                <w:sz w:val="16"/>
                <w:szCs w:val="16"/>
              </w:rPr>
              <w:fldChar w:fldCharType="begin" w:fldLock="1"/>
            </w:r>
            <w:r w:rsidR="005C150A" w:rsidRPr="0008231C">
              <w:rPr>
                <w:rFonts w:ascii="Palatino Linotype" w:eastAsia="Times New Roman" w:hAnsi="Palatino Linotype" w:cstheme="minorHAnsi"/>
                <w:color w:val="0070C0"/>
                <w:sz w:val="16"/>
                <w:szCs w:val="16"/>
              </w:rPr>
              <w:instrText>ADDIN CSL_CITATION {"citationItems":[{"id":"ITEM-1","itemData":{"author":[{"dropping-particle":"","family":"Landry","given":"Jean-Marc","non-dropping-particle":"","parse-names":false,"suffix":""},{"dropping-particle":"","family":"Millischer","given":"Gérard","non-dropping-particle":"","parse-names":false,"suffix":""},{"dropping-particle":"","family":"Boreli","given":"Jean-Luc","non-dropping-particle":"","parse-names":false,"suffix":""},{"dropping-particle":"","family":"Lyon","given":"Gus","non-dropping-particle":"","parse-names":false,"suffix":""}],"container-title":"Carnivore Damage Prevention News","id":"ITEM-1","issued":{"date-parts":[["2014"]]},"page":"21-30","title":"The CanOvis Project: Studying internal and external factors that may influence livestock guarding dogs' efficiency against wolf predation. Preliminary results and discussion.","type":"article-journal","volume":"10"},"uris":["http://www.mendeley.com/documents/?uuid=86fb5195-482e-4c56-bfe5-560c0a841572"]}],"mendeley":{"formattedCitation":"&lt;sup&gt;14&lt;/sup&gt;","plainTextFormattedCitation":"14","previouslyFormattedCitation":"&lt;sup&gt;15&lt;/sup&gt;"},"properties":{"noteIndex":0},"schema":"https://github.com/citation-style-language/schema/raw/master/csl-citation.json"}</w:instrText>
            </w:r>
            <w:r w:rsidRPr="0008231C">
              <w:rPr>
                <w:rFonts w:ascii="Palatino Linotype" w:eastAsia="Times New Roman" w:hAnsi="Palatino Linotype" w:cstheme="minorHAnsi"/>
                <w:color w:val="0070C0"/>
                <w:sz w:val="16"/>
                <w:szCs w:val="16"/>
                <w:vertAlign w:val="superscript"/>
              </w:rPr>
              <w:fldChar w:fldCharType="separate"/>
            </w:r>
            <w:r w:rsidR="005C150A" w:rsidRPr="0008231C">
              <w:rPr>
                <w:rFonts w:ascii="Palatino Linotype" w:eastAsia="Times New Roman" w:hAnsi="Palatino Linotype" w:cstheme="minorHAnsi"/>
                <w:noProof/>
                <w:color w:val="0070C0"/>
                <w:sz w:val="16"/>
                <w:szCs w:val="16"/>
                <w:vertAlign w:val="superscript"/>
              </w:rPr>
              <w:t>14</w:t>
            </w:r>
            <w:r w:rsidRPr="0008231C">
              <w:rPr>
                <w:rFonts w:ascii="Palatino Linotype" w:eastAsia="Times New Roman" w:hAnsi="Palatino Linotype" w:cstheme="minorHAnsi"/>
                <w:color w:val="0070C0"/>
                <w:sz w:val="16"/>
                <w:szCs w:val="16"/>
              </w:rPr>
              <w:fldChar w:fldCharType="end"/>
            </w:r>
          </w:p>
        </w:tc>
        <w:tc>
          <w:tcPr>
            <w:tcW w:w="2551" w:type="dxa"/>
            <w:vAlign w:val="center"/>
          </w:tcPr>
          <w:p w14:paraId="31A6FACC" w14:textId="77777777" w:rsidR="00952074" w:rsidRPr="0008231C" w:rsidRDefault="00952074" w:rsidP="00093384">
            <w:pPr>
              <w:spacing w:after="0" w:line="240" w:lineRule="auto"/>
              <w:rPr>
                <w:rFonts w:ascii="Palatino Linotype" w:hAnsi="Palatino Linotype"/>
                <w:color w:val="0070C0"/>
                <w:sz w:val="16"/>
                <w:szCs w:val="16"/>
              </w:rPr>
            </w:pPr>
          </w:p>
        </w:tc>
        <w:tc>
          <w:tcPr>
            <w:tcW w:w="2268" w:type="dxa"/>
            <w:vAlign w:val="center"/>
          </w:tcPr>
          <w:p w14:paraId="6DF03A6D" w14:textId="0B1BBFB6" w:rsidR="00952074" w:rsidRPr="0008231C" w:rsidRDefault="00952074" w:rsidP="00093384">
            <w:pPr>
              <w:spacing w:after="0" w:line="240" w:lineRule="auto"/>
              <w:rPr>
                <w:rFonts w:ascii="Palatino Linotype" w:hAnsi="Palatino Linotype"/>
                <w:color w:val="0070C0"/>
                <w:sz w:val="16"/>
                <w:szCs w:val="16"/>
              </w:rPr>
            </w:pPr>
          </w:p>
        </w:tc>
        <w:tc>
          <w:tcPr>
            <w:tcW w:w="993" w:type="dxa"/>
            <w:vAlign w:val="center"/>
          </w:tcPr>
          <w:p w14:paraId="76D15985" w14:textId="07BB6A33" w:rsidR="00952074" w:rsidRPr="0008231C" w:rsidRDefault="00952074" w:rsidP="000544A6">
            <w:pPr>
              <w:spacing w:after="0" w:line="240" w:lineRule="auto"/>
              <w:jc w:val="center"/>
              <w:rPr>
                <w:rFonts w:ascii="Palatino Linotype" w:hAnsi="Palatino Linotype"/>
                <w:color w:val="0070C0"/>
                <w:sz w:val="16"/>
                <w:szCs w:val="16"/>
              </w:rPr>
            </w:pPr>
            <w:r w:rsidRPr="0008231C">
              <w:rPr>
                <w:rFonts w:ascii="Palatino Linotype" w:hAnsi="Palatino Linotype"/>
                <w:color w:val="0070C0"/>
                <w:sz w:val="16"/>
                <w:szCs w:val="16"/>
              </w:rPr>
              <w:t>N</w:t>
            </w:r>
          </w:p>
        </w:tc>
      </w:tr>
      <w:tr w:rsidR="00952074" w:rsidRPr="0008231C" w14:paraId="0630632F" w14:textId="7EDF2E74" w:rsidTr="000544A6">
        <w:trPr>
          <w:trHeight w:val="284"/>
          <w:jc w:val="center"/>
        </w:trPr>
        <w:tc>
          <w:tcPr>
            <w:tcW w:w="1838" w:type="dxa"/>
            <w:shd w:val="clear" w:color="auto" w:fill="auto"/>
            <w:noWrap/>
            <w:vAlign w:val="center"/>
            <w:hideMark/>
          </w:tcPr>
          <w:p w14:paraId="04C8B866" w14:textId="1B00C612" w:rsidR="00952074" w:rsidRPr="0008231C" w:rsidRDefault="00952074" w:rsidP="00093384">
            <w:pPr>
              <w:spacing w:after="0" w:line="240" w:lineRule="auto"/>
              <w:rPr>
                <w:rFonts w:ascii="Palatino Linotype" w:eastAsia="Times New Roman" w:hAnsi="Palatino Linotype" w:cstheme="minorHAnsi"/>
                <w:color w:val="000000"/>
                <w:sz w:val="16"/>
                <w:szCs w:val="16"/>
              </w:rPr>
            </w:pPr>
            <w:proofErr w:type="spellStart"/>
            <w:r w:rsidRPr="0008231C">
              <w:rPr>
                <w:rFonts w:ascii="Palatino Linotype" w:hAnsi="Palatino Linotype"/>
                <w:sz w:val="16"/>
                <w:szCs w:val="16"/>
              </w:rPr>
              <w:t>Scrubhare</w:t>
            </w:r>
            <w:proofErr w:type="spellEnd"/>
            <w:r w:rsidRPr="0008231C">
              <w:rPr>
                <w:rFonts w:ascii="Palatino Linotype" w:hAnsi="Palatino Linotype"/>
                <w:sz w:val="16"/>
                <w:szCs w:val="16"/>
              </w:rPr>
              <w:t xml:space="preserve"> </w:t>
            </w:r>
          </w:p>
        </w:tc>
        <w:tc>
          <w:tcPr>
            <w:tcW w:w="1843" w:type="dxa"/>
            <w:shd w:val="clear" w:color="auto" w:fill="auto"/>
            <w:noWrap/>
            <w:vAlign w:val="center"/>
            <w:hideMark/>
          </w:tcPr>
          <w:p w14:paraId="2356C2B3" w14:textId="49E85902" w:rsidR="00952074" w:rsidRPr="0008231C" w:rsidRDefault="00952074"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Lepus </w:t>
            </w:r>
            <w:proofErr w:type="spellStart"/>
            <w:r w:rsidRPr="0008231C">
              <w:rPr>
                <w:rFonts w:ascii="Palatino Linotype" w:hAnsi="Palatino Linotype"/>
                <w:i/>
                <w:sz w:val="16"/>
                <w:szCs w:val="16"/>
              </w:rPr>
              <w:t>saxatilis</w:t>
            </w:r>
            <w:proofErr w:type="spellEnd"/>
          </w:p>
        </w:tc>
        <w:tc>
          <w:tcPr>
            <w:tcW w:w="992" w:type="dxa"/>
            <w:shd w:val="clear" w:color="auto" w:fill="00B050"/>
            <w:noWrap/>
            <w:vAlign w:val="center"/>
            <w:hideMark/>
          </w:tcPr>
          <w:p w14:paraId="527815DB" w14:textId="072F113E"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580F11FF" w14:textId="2FD989C8"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id":"ITEM-2","itemData":{"author":[{"dropping-particle":"","family":"Vliet","given":"Carline","non-dropping-particle":"van","parse-names":false,"suffix":""}],"id":"ITEM-2","issued":{"date-parts":[["2011"]]},"publisher":"Wageningen University","title":"Livestock guardian dogs do not hunt on secondary food sources – using scat analysis.","type":"thesis"},"uris":["http://www.mendeley.com/documents/?uuid=a5d5aff6-34c8-4fa7-a5bb-ac3df981c35d"]}],"mendeley":{"formattedCitation":"&lt;sup&gt;38,43&lt;/sup&gt;","plainTextFormattedCitation":"38,43","previouslyFormattedCitation":"&lt;sup&gt;39,4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43</w:t>
            </w:r>
            <w:r w:rsidRPr="0008231C">
              <w:rPr>
                <w:rFonts w:ascii="Palatino Linotype" w:hAnsi="Palatino Linotype"/>
                <w:sz w:val="16"/>
                <w:szCs w:val="16"/>
              </w:rPr>
              <w:fldChar w:fldCharType="end"/>
            </w:r>
          </w:p>
        </w:tc>
        <w:tc>
          <w:tcPr>
            <w:tcW w:w="2551" w:type="dxa"/>
            <w:vAlign w:val="center"/>
          </w:tcPr>
          <w:p w14:paraId="69FFFAA7" w14:textId="07380FD9"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04B0BB77"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53061C63" w14:textId="72895EA5"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4FC6E4CE" w14:textId="77777777" w:rsidTr="000544A6">
        <w:trPr>
          <w:trHeight w:val="284"/>
          <w:jc w:val="center"/>
        </w:trPr>
        <w:tc>
          <w:tcPr>
            <w:tcW w:w="1838" w:type="dxa"/>
            <w:shd w:val="clear" w:color="auto" w:fill="auto"/>
            <w:noWrap/>
            <w:vAlign w:val="center"/>
          </w:tcPr>
          <w:p w14:paraId="27B799E5" w14:textId="3B98DDFF"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Marine otter</w:t>
            </w:r>
          </w:p>
        </w:tc>
        <w:tc>
          <w:tcPr>
            <w:tcW w:w="1843" w:type="dxa"/>
            <w:shd w:val="clear" w:color="auto" w:fill="auto"/>
            <w:noWrap/>
            <w:vAlign w:val="center"/>
          </w:tcPr>
          <w:p w14:paraId="4997AE6C" w14:textId="78391BA7" w:rsidR="00952074" w:rsidRPr="0008231C" w:rsidRDefault="00952074"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Lontr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felina</w:t>
            </w:r>
            <w:proofErr w:type="spellEnd"/>
          </w:p>
        </w:tc>
        <w:tc>
          <w:tcPr>
            <w:tcW w:w="992" w:type="dxa"/>
            <w:shd w:val="clear" w:color="auto" w:fill="FFC000"/>
            <w:noWrap/>
            <w:vAlign w:val="center"/>
          </w:tcPr>
          <w:p w14:paraId="5B0B42F8" w14:textId="41E6C2EA"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EN</w:t>
            </w:r>
          </w:p>
        </w:tc>
        <w:tc>
          <w:tcPr>
            <w:tcW w:w="2977" w:type="dxa"/>
            <w:shd w:val="clear" w:color="auto" w:fill="auto"/>
            <w:vAlign w:val="center"/>
          </w:tcPr>
          <w:p w14:paraId="5A1506D9" w14:textId="5F4E53FA"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73B49C1A"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72D59983"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076F3167" w14:textId="17E80873"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0B60E493" w14:textId="77777777" w:rsidTr="000544A6">
        <w:trPr>
          <w:trHeight w:val="284"/>
          <w:jc w:val="center"/>
        </w:trPr>
        <w:tc>
          <w:tcPr>
            <w:tcW w:w="1838" w:type="dxa"/>
            <w:shd w:val="clear" w:color="auto" w:fill="auto"/>
            <w:noWrap/>
            <w:vAlign w:val="center"/>
          </w:tcPr>
          <w:p w14:paraId="0FBB548A" w14:textId="41D4B31C" w:rsidR="00952074" w:rsidRPr="0008231C" w:rsidRDefault="00952074" w:rsidP="00093384">
            <w:pPr>
              <w:spacing w:after="0" w:line="240" w:lineRule="auto"/>
              <w:rPr>
                <w:rFonts w:ascii="Palatino Linotype" w:hAnsi="Palatino Linotype"/>
                <w:color w:val="0070C0"/>
                <w:sz w:val="16"/>
                <w:szCs w:val="16"/>
              </w:rPr>
            </w:pPr>
            <w:r w:rsidRPr="0008231C">
              <w:rPr>
                <w:rFonts w:ascii="Palatino Linotype" w:hAnsi="Palatino Linotype"/>
                <w:color w:val="0070C0"/>
                <w:sz w:val="16"/>
                <w:szCs w:val="16"/>
              </w:rPr>
              <w:t>Southern river otter</w:t>
            </w:r>
          </w:p>
        </w:tc>
        <w:tc>
          <w:tcPr>
            <w:tcW w:w="1843" w:type="dxa"/>
            <w:shd w:val="clear" w:color="auto" w:fill="auto"/>
            <w:noWrap/>
            <w:vAlign w:val="center"/>
          </w:tcPr>
          <w:p w14:paraId="20A6DDE5" w14:textId="558F23A6" w:rsidR="00952074" w:rsidRPr="0008231C" w:rsidRDefault="00952074" w:rsidP="00093384">
            <w:pPr>
              <w:spacing w:after="0" w:line="240" w:lineRule="auto"/>
              <w:rPr>
                <w:rFonts w:ascii="Palatino Linotype" w:hAnsi="Palatino Linotype"/>
                <w:i/>
                <w:color w:val="0070C0"/>
                <w:sz w:val="16"/>
                <w:szCs w:val="16"/>
              </w:rPr>
            </w:pPr>
            <w:proofErr w:type="spellStart"/>
            <w:r w:rsidRPr="0008231C">
              <w:rPr>
                <w:rFonts w:ascii="Palatino Linotype" w:hAnsi="Palatino Linotype"/>
                <w:i/>
                <w:color w:val="0070C0"/>
                <w:sz w:val="16"/>
                <w:szCs w:val="16"/>
              </w:rPr>
              <w:t>Lontra</w:t>
            </w:r>
            <w:proofErr w:type="spellEnd"/>
            <w:r w:rsidRPr="0008231C">
              <w:rPr>
                <w:rFonts w:ascii="Palatino Linotype" w:hAnsi="Palatino Linotype"/>
                <w:i/>
                <w:color w:val="0070C0"/>
                <w:sz w:val="16"/>
                <w:szCs w:val="16"/>
              </w:rPr>
              <w:t xml:space="preserve"> </w:t>
            </w:r>
            <w:proofErr w:type="spellStart"/>
            <w:r w:rsidRPr="0008231C">
              <w:rPr>
                <w:rFonts w:ascii="Palatino Linotype" w:hAnsi="Palatino Linotype"/>
                <w:i/>
                <w:color w:val="0070C0"/>
                <w:sz w:val="16"/>
                <w:szCs w:val="16"/>
              </w:rPr>
              <w:t>provocax</w:t>
            </w:r>
            <w:proofErr w:type="spellEnd"/>
          </w:p>
        </w:tc>
        <w:tc>
          <w:tcPr>
            <w:tcW w:w="992" w:type="dxa"/>
            <w:shd w:val="clear" w:color="auto" w:fill="FFC000"/>
            <w:noWrap/>
            <w:vAlign w:val="center"/>
          </w:tcPr>
          <w:p w14:paraId="3C9B50AA" w14:textId="6F5774AA" w:rsidR="00952074" w:rsidRPr="0008231C" w:rsidRDefault="00952074" w:rsidP="00093384">
            <w:pPr>
              <w:spacing w:after="0" w:line="240" w:lineRule="auto"/>
              <w:jc w:val="center"/>
              <w:rPr>
                <w:rFonts w:ascii="Palatino Linotype" w:hAnsi="Palatino Linotype"/>
                <w:color w:val="0070C0"/>
                <w:sz w:val="16"/>
                <w:szCs w:val="16"/>
              </w:rPr>
            </w:pPr>
            <w:r w:rsidRPr="0008231C">
              <w:rPr>
                <w:rFonts w:ascii="Palatino Linotype" w:hAnsi="Palatino Linotype"/>
                <w:sz w:val="16"/>
                <w:szCs w:val="16"/>
              </w:rPr>
              <w:t>EN</w:t>
            </w:r>
          </w:p>
        </w:tc>
        <w:tc>
          <w:tcPr>
            <w:tcW w:w="2977" w:type="dxa"/>
            <w:shd w:val="clear" w:color="auto" w:fill="auto"/>
            <w:vAlign w:val="center"/>
          </w:tcPr>
          <w:p w14:paraId="2D72659F" w14:textId="5707D5C9" w:rsidR="00952074" w:rsidRPr="0008231C" w:rsidRDefault="00952074" w:rsidP="00093384">
            <w:pPr>
              <w:spacing w:after="0" w:line="240" w:lineRule="auto"/>
              <w:rPr>
                <w:rFonts w:ascii="Palatino Linotype" w:eastAsia="Times New Roman" w:hAnsi="Palatino Linotype" w:cstheme="minorHAnsi"/>
                <w:color w:val="0070C0"/>
                <w:sz w:val="16"/>
                <w:szCs w:val="16"/>
              </w:rPr>
            </w:pPr>
            <w:r w:rsidRPr="0008231C">
              <w:rPr>
                <w:rFonts w:ascii="Palatino Linotype" w:eastAsia="Times New Roman" w:hAnsi="Palatino Linotype" w:cstheme="minorHAnsi"/>
                <w:color w:val="0070C0"/>
                <w:sz w:val="16"/>
                <w:szCs w:val="16"/>
              </w:rPr>
              <w:t>Not interacted with</w:t>
            </w:r>
            <w:r w:rsidRPr="0008231C">
              <w:rPr>
                <w:rFonts w:ascii="Palatino Linotype" w:hAnsi="Palatino Linotype"/>
                <w:color w:val="0070C0"/>
                <w:sz w:val="16"/>
                <w:szCs w:val="16"/>
              </w:rPr>
              <w:fldChar w:fldCharType="begin" w:fldLock="1"/>
            </w:r>
            <w:r w:rsidR="005C150A" w:rsidRPr="0008231C">
              <w:rPr>
                <w:rFonts w:ascii="Palatino Linotype" w:hAnsi="Palatino Linotype"/>
                <w:color w:val="0070C0"/>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color w:val="0070C0"/>
                <w:sz w:val="16"/>
                <w:szCs w:val="16"/>
                <w:vertAlign w:val="superscript"/>
              </w:rPr>
              <w:fldChar w:fldCharType="separate"/>
            </w:r>
            <w:r w:rsidR="005C150A" w:rsidRPr="0008231C">
              <w:rPr>
                <w:rFonts w:ascii="Palatino Linotype" w:hAnsi="Palatino Linotype"/>
                <w:noProof/>
                <w:color w:val="0070C0"/>
                <w:sz w:val="16"/>
                <w:szCs w:val="16"/>
                <w:vertAlign w:val="superscript"/>
              </w:rPr>
              <w:t>27</w:t>
            </w:r>
            <w:r w:rsidRPr="0008231C">
              <w:rPr>
                <w:rFonts w:ascii="Palatino Linotype" w:hAnsi="Palatino Linotype"/>
                <w:color w:val="0070C0"/>
                <w:sz w:val="16"/>
                <w:szCs w:val="16"/>
              </w:rPr>
              <w:fldChar w:fldCharType="end"/>
            </w:r>
          </w:p>
        </w:tc>
        <w:tc>
          <w:tcPr>
            <w:tcW w:w="2551" w:type="dxa"/>
            <w:vAlign w:val="center"/>
          </w:tcPr>
          <w:p w14:paraId="18B152C4" w14:textId="77777777" w:rsidR="00952074" w:rsidRPr="0008231C" w:rsidRDefault="00952074" w:rsidP="00093384">
            <w:pPr>
              <w:spacing w:after="0" w:line="240" w:lineRule="auto"/>
              <w:rPr>
                <w:rFonts w:ascii="Palatino Linotype" w:hAnsi="Palatino Linotype"/>
                <w:color w:val="0070C0"/>
                <w:sz w:val="16"/>
                <w:szCs w:val="16"/>
              </w:rPr>
            </w:pPr>
          </w:p>
        </w:tc>
        <w:tc>
          <w:tcPr>
            <w:tcW w:w="2268" w:type="dxa"/>
            <w:vAlign w:val="center"/>
          </w:tcPr>
          <w:p w14:paraId="65C0E00C" w14:textId="77777777" w:rsidR="00952074" w:rsidRPr="0008231C" w:rsidRDefault="00952074" w:rsidP="00093384">
            <w:pPr>
              <w:spacing w:after="0" w:line="240" w:lineRule="auto"/>
              <w:rPr>
                <w:rFonts w:ascii="Palatino Linotype" w:hAnsi="Palatino Linotype"/>
                <w:color w:val="0070C0"/>
                <w:sz w:val="16"/>
                <w:szCs w:val="16"/>
              </w:rPr>
            </w:pPr>
          </w:p>
        </w:tc>
        <w:tc>
          <w:tcPr>
            <w:tcW w:w="993" w:type="dxa"/>
            <w:vAlign w:val="center"/>
          </w:tcPr>
          <w:p w14:paraId="33602B10" w14:textId="133A622A" w:rsidR="00952074" w:rsidRPr="0008231C" w:rsidRDefault="00952074" w:rsidP="000544A6">
            <w:pPr>
              <w:spacing w:after="0" w:line="240" w:lineRule="auto"/>
              <w:jc w:val="center"/>
              <w:rPr>
                <w:rFonts w:ascii="Palatino Linotype" w:hAnsi="Palatino Linotype"/>
                <w:color w:val="0070C0"/>
                <w:sz w:val="16"/>
                <w:szCs w:val="16"/>
              </w:rPr>
            </w:pPr>
            <w:r w:rsidRPr="0008231C">
              <w:rPr>
                <w:rFonts w:ascii="Palatino Linotype" w:hAnsi="Palatino Linotype"/>
                <w:color w:val="0070C0"/>
                <w:sz w:val="16"/>
                <w:szCs w:val="16"/>
              </w:rPr>
              <w:t>N</w:t>
            </w:r>
          </w:p>
        </w:tc>
      </w:tr>
      <w:tr w:rsidR="00952074" w:rsidRPr="0008231C" w14:paraId="75341049" w14:textId="0937CA2A" w:rsidTr="000544A6">
        <w:trPr>
          <w:trHeight w:val="284"/>
          <w:jc w:val="center"/>
        </w:trPr>
        <w:tc>
          <w:tcPr>
            <w:tcW w:w="1838" w:type="dxa"/>
            <w:shd w:val="clear" w:color="auto" w:fill="auto"/>
            <w:noWrap/>
            <w:vAlign w:val="center"/>
            <w:hideMark/>
          </w:tcPr>
          <w:p w14:paraId="0959A4C5" w14:textId="0ADB1ED4"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 xml:space="preserve">Eastern grey kangaroo </w:t>
            </w:r>
          </w:p>
        </w:tc>
        <w:tc>
          <w:tcPr>
            <w:tcW w:w="1843" w:type="dxa"/>
            <w:shd w:val="clear" w:color="auto" w:fill="auto"/>
            <w:noWrap/>
            <w:vAlign w:val="center"/>
            <w:hideMark/>
          </w:tcPr>
          <w:p w14:paraId="4F12D0DD" w14:textId="4E98872F"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Macrop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giganteus</w:t>
            </w:r>
            <w:proofErr w:type="spellEnd"/>
          </w:p>
        </w:tc>
        <w:tc>
          <w:tcPr>
            <w:tcW w:w="992" w:type="dxa"/>
            <w:shd w:val="clear" w:color="auto" w:fill="00B050"/>
            <w:noWrap/>
            <w:vAlign w:val="center"/>
            <w:hideMark/>
          </w:tcPr>
          <w:p w14:paraId="1FE38A13" w14:textId="4961C39C"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3E00CF28" w14:textId="33EA252E" w:rsidR="00952074" w:rsidRPr="0008231C" w:rsidRDefault="00952074" w:rsidP="00093384">
            <w:pPr>
              <w:spacing w:after="0" w:line="240" w:lineRule="auto"/>
              <w:rPr>
                <w:rFonts w:ascii="Palatino Linotype" w:eastAsia="Times New Roman" w:hAnsi="Palatino Linotype" w:cstheme="minorHAnsi"/>
                <w:color w:val="000000"/>
                <w:sz w:val="16"/>
                <w:szCs w:val="16"/>
              </w:rPr>
            </w:pPr>
          </w:p>
        </w:tc>
        <w:tc>
          <w:tcPr>
            <w:tcW w:w="2551" w:type="dxa"/>
            <w:vAlign w:val="center"/>
          </w:tcPr>
          <w:p w14:paraId="21A71ADF" w14:textId="648C5FDB"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r w:rsidRPr="0008231C">
              <w:rPr>
                <w:rFonts w:ascii="Palatino Linotype" w:hAnsi="Palatino Linotype"/>
                <w:sz w:val="16"/>
                <w:szCs w:val="16"/>
              </w:rPr>
              <w:t>, tempor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p>
        </w:tc>
        <w:tc>
          <w:tcPr>
            <w:tcW w:w="2268" w:type="dxa"/>
            <w:vAlign w:val="center"/>
          </w:tcPr>
          <w:p w14:paraId="346911AD"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3C5354AC" w14:textId="1B5444AB"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7B79CAED" w14:textId="1F568EA1" w:rsidTr="000544A6">
        <w:trPr>
          <w:trHeight w:val="284"/>
          <w:jc w:val="center"/>
        </w:trPr>
        <w:tc>
          <w:tcPr>
            <w:tcW w:w="1838" w:type="dxa"/>
            <w:shd w:val="clear" w:color="auto" w:fill="auto"/>
            <w:noWrap/>
            <w:vAlign w:val="center"/>
            <w:hideMark/>
          </w:tcPr>
          <w:p w14:paraId="6961B016" w14:textId="45A9BA13"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Alpine marmot</w:t>
            </w:r>
          </w:p>
        </w:tc>
        <w:tc>
          <w:tcPr>
            <w:tcW w:w="1843" w:type="dxa"/>
            <w:shd w:val="clear" w:color="auto" w:fill="auto"/>
            <w:noWrap/>
            <w:vAlign w:val="center"/>
            <w:hideMark/>
          </w:tcPr>
          <w:p w14:paraId="63AD27AA" w14:textId="4FA85668" w:rsidR="00952074" w:rsidRPr="0008231C" w:rsidRDefault="00952074"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Marmota </w:t>
            </w:r>
            <w:proofErr w:type="spellStart"/>
            <w:r w:rsidRPr="0008231C">
              <w:rPr>
                <w:rFonts w:ascii="Palatino Linotype" w:hAnsi="Palatino Linotype"/>
                <w:i/>
                <w:sz w:val="16"/>
                <w:szCs w:val="16"/>
              </w:rPr>
              <w:t>marmota</w:t>
            </w:r>
            <w:proofErr w:type="spellEnd"/>
          </w:p>
        </w:tc>
        <w:tc>
          <w:tcPr>
            <w:tcW w:w="992" w:type="dxa"/>
            <w:shd w:val="clear" w:color="auto" w:fill="00B050"/>
            <w:noWrap/>
            <w:vAlign w:val="center"/>
            <w:hideMark/>
          </w:tcPr>
          <w:p w14:paraId="04D77F46" w14:textId="206AB715"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D1EA106" w14:textId="19098FA4"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Lapeyronie","given":"Paul","non-dropping-particle":"","parse-names":false,"suffix":""},{"dropping-particle":"","family":"Moret","given":"Alexandra","non-dropping-particle":"","parse-names":false,"suffix":""}],"id":"ITEM-1","issued":{"date-parts":[["2003"]]},"title":"Chiens de troupeaux dans le Parc national du Mercantour (chiens de travail et chiens de protection): étude comportementale, impact sur la faune sauvage des estives [Herding dogs in the Mercantour National Park (working dogs and protection dogs): a behavio","type":"report"},"uris":["http://www.mendeley.com/documents/?uuid=a30d6db7-7c3f-4a26-af3d-2464232c76f2"]}],"mendeley":{"formattedCitation":"&lt;sup&gt;33&lt;/sup&gt;","plainTextFormattedCitation":"33","previouslyFormattedCitation":"&lt;sup&gt;3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3</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Lapeyronie","given":"Paul","non-dropping-particle":"","parse-names":false,"suffix":""},{"dropping-particle":"","family":"Moret","given":"Alexandra","non-dropping-particle":"","parse-names":false,"suffix":""}],"id":"ITEM-1","issued":{"date-parts":[["2003"]]},"title":"Chiens de troupeaux dans le Parc national du Mercantour (chiens de travail et chiens de protection): étude comportementale, impact sur la faune sauvage des estives [Herding dogs in the Mercantour National Park (working dogs and protection dogs): a behavio","type":"report"},"uris":["http://www.mendeley.com/documents/?uuid=a30d6db7-7c3f-4a26-af3d-2464232c76f2"]},{"id":"ITEM-2","itemData":{"author":[{"dropping-particle":"","family":"Tedesco","given":"Edoardo","non-dropping-particle":"","parse-names":false,"suffix":""},{"dropping-particle":"","family":"Ciucci","given":"Paolo","non-dropping-particle":"","parse-names":false,"suffix":""}],"container-title":"Biologia e Conservazione della Fauna","id":"ITEM-2","issue":"15","issued":{"date-parts":[["2005"]]},"page":"181-190","title":"Monitoraggio dell'efficienza dei cani da guardiania: Applicazione preliminare sui cani dati in affidamento nell'arco Alpino [Monitoring the efficiency of live-stock guarding dogs: a preliminary application with dogs assigned to sheperds in the Alps]","type":"article-journal","volume":"1"},"uris":["http://www.mendeley.com/documents/?uuid=153fc0ec-abf6-4a35-a1e8-e4e5bd133d01"]}],"mendeley":{"formattedCitation":"&lt;sup&gt;33,39&lt;/sup&gt;","plainTextFormattedCitation":"33,39","previouslyFormattedCitation":"&lt;sup&gt;34,40&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3,39</w:t>
            </w:r>
            <w:r w:rsidRPr="0008231C">
              <w:rPr>
                <w:rFonts w:ascii="Palatino Linotype" w:hAnsi="Palatino Linotype"/>
                <w:sz w:val="16"/>
                <w:szCs w:val="16"/>
              </w:rPr>
              <w:fldChar w:fldCharType="end"/>
            </w:r>
          </w:p>
        </w:tc>
        <w:tc>
          <w:tcPr>
            <w:tcW w:w="2551" w:type="dxa"/>
            <w:vAlign w:val="center"/>
          </w:tcPr>
          <w:p w14:paraId="073B88B3" w14:textId="3756C04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1B4BE277"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56AA79C6" w14:textId="14240A3E"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41AE493A" w14:textId="4CC56035" w:rsidTr="000544A6">
        <w:trPr>
          <w:trHeight w:val="284"/>
          <w:jc w:val="center"/>
        </w:trPr>
        <w:tc>
          <w:tcPr>
            <w:tcW w:w="1838" w:type="dxa"/>
            <w:shd w:val="clear" w:color="auto" w:fill="auto"/>
            <w:noWrap/>
            <w:vAlign w:val="center"/>
            <w:hideMark/>
          </w:tcPr>
          <w:p w14:paraId="0A6ADED0" w14:textId="497E7A3B"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Wild turkey</w:t>
            </w:r>
          </w:p>
        </w:tc>
        <w:tc>
          <w:tcPr>
            <w:tcW w:w="1843" w:type="dxa"/>
            <w:shd w:val="clear" w:color="auto" w:fill="auto"/>
            <w:noWrap/>
            <w:vAlign w:val="center"/>
            <w:hideMark/>
          </w:tcPr>
          <w:p w14:paraId="40F276A7" w14:textId="2096C123"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Meleagri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gallopavo</w:t>
            </w:r>
            <w:proofErr w:type="spellEnd"/>
          </w:p>
        </w:tc>
        <w:tc>
          <w:tcPr>
            <w:tcW w:w="992" w:type="dxa"/>
            <w:shd w:val="clear" w:color="auto" w:fill="00B050"/>
            <w:noWrap/>
            <w:vAlign w:val="center"/>
            <w:hideMark/>
          </w:tcPr>
          <w:p w14:paraId="30BEBB23" w14:textId="1201298F"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38DB7DDD" w14:textId="131E4D5F" w:rsidR="00952074" w:rsidRPr="0008231C" w:rsidRDefault="00952074" w:rsidP="00093384">
            <w:pPr>
              <w:spacing w:after="0" w:line="240" w:lineRule="auto"/>
              <w:rPr>
                <w:rFonts w:ascii="Palatino Linotype" w:eastAsia="Times New Roman" w:hAnsi="Palatino Linotype" w:cstheme="minorHAnsi"/>
                <w:color w:val="000000"/>
                <w:sz w:val="16"/>
                <w:szCs w:val="16"/>
              </w:rPr>
            </w:pPr>
          </w:p>
        </w:tc>
        <w:tc>
          <w:tcPr>
            <w:tcW w:w="2551" w:type="dxa"/>
            <w:vAlign w:val="center"/>
          </w:tcPr>
          <w:p w14:paraId="3F4ABFA9" w14:textId="7AEB8E20"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Unknown if anecdotal reduction in sightings is a spatial response or abundance effec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Timm","given":"Robert M","non-dropping-particle":"","parse-names":false,"suffix":""},{"dropping-particle":"","family":"Schmidt","given":"Robert H","non-dropping-particle":"","parse-names":false,"suffix":""}],"container-title":"Ninth Great Plains Wildlife Damage Control Workshop Proceedings","id":"ITEM-1","issued":{"date-parts":[["1989"]]},"page":"54-58","title":"Management problems encountered with livestock guarding dogs on the University of California, Hopland Field Station","type":"article-journal"},"uris":["http://www.mendeley.com/documents/?uuid=20d47392-a673-3f29-88a6-1fc5dafdfb7d"]}],"mendeley":{"formattedCitation":"&lt;sup&gt;42&lt;/sup&gt;","plainTextFormattedCitation":"42","previouslyFormattedCitation":"&lt;sup&gt;4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2</w:t>
            </w:r>
            <w:r w:rsidRPr="0008231C">
              <w:rPr>
                <w:rFonts w:ascii="Palatino Linotype" w:hAnsi="Palatino Linotype"/>
                <w:sz w:val="16"/>
                <w:szCs w:val="16"/>
              </w:rPr>
              <w:fldChar w:fldCharType="end"/>
            </w:r>
          </w:p>
        </w:tc>
        <w:tc>
          <w:tcPr>
            <w:tcW w:w="2268" w:type="dxa"/>
            <w:vAlign w:val="center"/>
          </w:tcPr>
          <w:p w14:paraId="38869D4D" w14:textId="3012FF6F"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Unknown if anecdotal reduction in sightings is a spatial response or abundance effec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Timm","given":"Robert M","non-dropping-particle":"","parse-names":false,"suffix":""},{"dropping-particle":"","family":"Schmidt","given":"Robert H","non-dropping-particle":"","parse-names":false,"suffix":""}],"container-title":"Ninth Great Plains Wildlife Damage Control Workshop Proceedings","id":"ITEM-1","issued":{"date-parts":[["1989"]]},"page":"54-58","title":"Management problems encountered with livestock guarding dogs on the University of California, Hopland Field Station","type":"article-journal"},"uris":["http://www.mendeley.com/documents/?uuid=20d47392-a673-3f29-88a6-1fc5dafdfb7d"]}],"mendeley":{"formattedCitation":"&lt;sup&gt;42&lt;/sup&gt;","plainTextFormattedCitation":"42","previouslyFormattedCitation":"&lt;sup&gt;4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2</w:t>
            </w:r>
            <w:r w:rsidRPr="0008231C">
              <w:rPr>
                <w:rFonts w:ascii="Palatino Linotype" w:hAnsi="Palatino Linotype"/>
                <w:sz w:val="16"/>
                <w:szCs w:val="16"/>
              </w:rPr>
              <w:fldChar w:fldCharType="end"/>
            </w:r>
          </w:p>
        </w:tc>
        <w:tc>
          <w:tcPr>
            <w:tcW w:w="993" w:type="dxa"/>
            <w:vAlign w:val="center"/>
          </w:tcPr>
          <w:p w14:paraId="4B08B548" w14:textId="4DBC3D0A"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73547740" w14:textId="77777777" w:rsidTr="000544A6">
        <w:trPr>
          <w:trHeight w:val="284"/>
          <w:jc w:val="center"/>
        </w:trPr>
        <w:tc>
          <w:tcPr>
            <w:tcW w:w="1838" w:type="dxa"/>
            <w:shd w:val="clear" w:color="auto" w:fill="auto"/>
            <w:noWrap/>
            <w:vAlign w:val="center"/>
          </w:tcPr>
          <w:p w14:paraId="22ED9A68" w14:textId="002605E1"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European badger</w:t>
            </w:r>
          </w:p>
        </w:tc>
        <w:tc>
          <w:tcPr>
            <w:tcW w:w="1843" w:type="dxa"/>
            <w:shd w:val="clear" w:color="auto" w:fill="auto"/>
            <w:noWrap/>
            <w:vAlign w:val="center"/>
          </w:tcPr>
          <w:p w14:paraId="10493DF5" w14:textId="7A4C2AA6" w:rsidR="00952074" w:rsidRPr="0008231C" w:rsidRDefault="00952074"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Mele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meles</w:t>
            </w:r>
            <w:proofErr w:type="spellEnd"/>
          </w:p>
        </w:tc>
        <w:tc>
          <w:tcPr>
            <w:tcW w:w="992" w:type="dxa"/>
            <w:shd w:val="clear" w:color="auto" w:fill="00B050"/>
            <w:noWrap/>
            <w:vAlign w:val="center"/>
          </w:tcPr>
          <w:p w14:paraId="64DA9FFE" w14:textId="570D1FCF"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3238B1C2" w14:textId="7BD39EBB"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Landry","given":"Jean-Marc","non-dropping-particle":"","parse-names":false,"suffix":""},{"dropping-particle":"","family":"Burri","given":"Antoine","non-dropping-particle":"","parse-names":false,"suffix":""},{"dropping-particle":"","family":"Torriani","given":"Damiano","non-dropping-particle":"","parse-names":false,"suffix":""},{"dropping-particle":"","family":"Angst","given":"Christof","non-dropping-particle":"","parse-names":false,"suffix":""}],"container-title":"Carnivore Damage Prevention News","id":"ITEM-1","issued":{"date-parts":[["2005"]]},"page":"40-48","title":"Livestock guarding dogs: A new experience for Switzerland","type":"article-journal","volume":"8"},"uris":["http://www.mendeley.com/documents/?uuid=0df8a584-8061-465c-848a-db3b56bbbf5f"]}],"mendeley":{"formattedCitation":"&lt;sup&gt;36&lt;/sup&gt;","plainTextFormattedCitation":"36","previouslyFormattedCitation":"&lt;sup&gt;37&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6</w:t>
            </w:r>
            <w:r w:rsidRPr="0008231C">
              <w:rPr>
                <w:rFonts w:ascii="Palatino Linotype" w:hAnsi="Palatino Linotype"/>
                <w:sz w:val="16"/>
                <w:szCs w:val="16"/>
              </w:rPr>
              <w:fldChar w:fldCharType="end"/>
            </w:r>
          </w:p>
        </w:tc>
        <w:tc>
          <w:tcPr>
            <w:tcW w:w="2551" w:type="dxa"/>
            <w:vAlign w:val="center"/>
          </w:tcPr>
          <w:p w14:paraId="44083B30"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0AD386DE"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6FE9B1BC" w14:textId="16ACD9A3"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1B75CA3C" w14:textId="77777777" w:rsidTr="000544A6">
        <w:trPr>
          <w:trHeight w:val="284"/>
          <w:jc w:val="center"/>
        </w:trPr>
        <w:tc>
          <w:tcPr>
            <w:tcW w:w="1838" w:type="dxa"/>
            <w:shd w:val="clear" w:color="auto" w:fill="auto"/>
            <w:noWrap/>
            <w:vAlign w:val="center"/>
          </w:tcPr>
          <w:p w14:paraId="6B47E045" w14:textId="704809CC"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lastRenderedPageBreak/>
              <w:t>Honey badger</w:t>
            </w:r>
          </w:p>
        </w:tc>
        <w:tc>
          <w:tcPr>
            <w:tcW w:w="1843" w:type="dxa"/>
            <w:shd w:val="clear" w:color="auto" w:fill="auto"/>
            <w:noWrap/>
            <w:vAlign w:val="center"/>
          </w:tcPr>
          <w:p w14:paraId="3F73B65F" w14:textId="572A4449" w:rsidR="00952074" w:rsidRPr="0008231C" w:rsidRDefault="00952074" w:rsidP="00093384">
            <w:pPr>
              <w:spacing w:after="0" w:line="240" w:lineRule="auto"/>
              <w:rPr>
                <w:rFonts w:ascii="Palatino Linotype" w:hAnsi="Palatino Linotype"/>
                <w:i/>
                <w:sz w:val="16"/>
                <w:szCs w:val="16"/>
              </w:rPr>
            </w:pPr>
            <w:r w:rsidRPr="0008231C">
              <w:rPr>
                <w:rFonts w:ascii="Palatino Linotype" w:hAnsi="Palatino Linotype"/>
                <w:i/>
                <w:sz w:val="16"/>
                <w:szCs w:val="16"/>
              </w:rPr>
              <w:t>Mellivora capensis</w:t>
            </w:r>
          </w:p>
        </w:tc>
        <w:tc>
          <w:tcPr>
            <w:tcW w:w="992" w:type="dxa"/>
            <w:shd w:val="clear" w:color="auto" w:fill="00B050"/>
            <w:noWrap/>
            <w:vAlign w:val="center"/>
          </w:tcPr>
          <w:p w14:paraId="5528255D" w14:textId="0B8A8EFF"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002E4C3D" w14:textId="5D9C8462"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r w:rsidRPr="0008231C">
              <w:rPr>
                <w:rFonts w:ascii="Palatino Linotype" w:hAnsi="Palatino Linotype"/>
                <w:sz w:val="16"/>
                <w:szCs w:val="16"/>
              </w:rPr>
              <w:t>, non-lethal interactions</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0B2F5F69"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336BE8CF"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4DCF0EC0" w14:textId="4E32071F"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42E49487" w14:textId="77777777" w:rsidTr="000544A6">
        <w:trPr>
          <w:trHeight w:val="284"/>
          <w:jc w:val="center"/>
        </w:trPr>
        <w:tc>
          <w:tcPr>
            <w:tcW w:w="1838" w:type="dxa"/>
            <w:shd w:val="clear" w:color="auto" w:fill="auto"/>
            <w:noWrap/>
            <w:vAlign w:val="center"/>
          </w:tcPr>
          <w:p w14:paraId="34322AE1" w14:textId="77FD5EFD"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Striped skunk</w:t>
            </w:r>
          </w:p>
        </w:tc>
        <w:tc>
          <w:tcPr>
            <w:tcW w:w="1843" w:type="dxa"/>
            <w:shd w:val="clear" w:color="auto" w:fill="auto"/>
            <w:noWrap/>
            <w:vAlign w:val="center"/>
          </w:tcPr>
          <w:p w14:paraId="03A3D48E" w14:textId="04CEC186" w:rsidR="00952074" w:rsidRPr="0008231C" w:rsidRDefault="00952074" w:rsidP="00093384">
            <w:pPr>
              <w:spacing w:after="0" w:line="240" w:lineRule="auto"/>
              <w:rPr>
                <w:rFonts w:ascii="Palatino Linotype" w:hAnsi="Palatino Linotype"/>
                <w:i/>
                <w:sz w:val="16"/>
                <w:szCs w:val="16"/>
              </w:rPr>
            </w:pPr>
            <w:r w:rsidRPr="0008231C">
              <w:rPr>
                <w:rFonts w:ascii="Palatino Linotype" w:hAnsi="Palatino Linotype"/>
                <w:i/>
                <w:sz w:val="16"/>
                <w:szCs w:val="16"/>
              </w:rPr>
              <w:t xml:space="preserve">Mephitis </w:t>
            </w:r>
            <w:proofErr w:type="spellStart"/>
            <w:r w:rsidRPr="0008231C">
              <w:rPr>
                <w:rFonts w:ascii="Palatino Linotype" w:hAnsi="Palatino Linotype"/>
                <w:i/>
                <w:sz w:val="16"/>
                <w:szCs w:val="16"/>
              </w:rPr>
              <w:t>mephitis</w:t>
            </w:r>
            <w:proofErr w:type="spellEnd"/>
          </w:p>
        </w:tc>
        <w:tc>
          <w:tcPr>
            <w:tcW w:w="992" w:type="dxa"/>
            <w:shd w:val="clear" w:color="auto" w:fill="00B050"/>
            <w:noWrap/>
            <w:vAlign w:val="center"/>
          </w:tcPr>
          <w:p w14:paraId="3F1E1042" w14:textId="0AE2E3E3" w:rsidR="00952074" w:rsidRPr="0008231C" w:rsidRDefault="00952074"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7F628CCD" w14:textId="09ADE0EE" w:rsidR="00952074" w:rsidRPr="0008231C" w:rsidRDefault="00952074"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1B4E8F" w:rsidRPr="0008231C">
              <w:rPr>
                <w:rFonts w:ascii="Palatino Linotype" w:hAnsi="Palatino Linotype"/>
                <w:sz w:val="16"/>
                <w:szCs w:val="16"/>
              </w:rPr>
              <w:instrText>ADDIN CSL_CITATION {"citationItems":[{"id":"ITEM-1","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1","issue":"8","issued":{"date-parts":[["2010","1","21"]]},"page":"715-721","publisher":"CSIRO PUBLISHING","title":"Utility of livestock-protection dogs for deterring wildlife from cattle farms","type":"article-journal","volume":"37"},"uris":["http://www.mendeley.com/documents/?uuid=7d27921e-150a-3d7b-914c-f403e3e681b0"]}],"mendeley":{"formattedCitation":"&lt;sup&gt;9&lt;/sup&gt;","plainTextFormattedCitation":"9","previouslyFormattedCitation":"&lt;sup&gt;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1B4E8F" w:rsidRPr="0008231C">
              <w:rPr>
                <w:rFonts w:ascii="Palatino Linotype" w:hAnsi="Palatino Linotype"/>
                <w:noProof/>
                <w:sz w:val="16"/>
                <w:szCs w:val="16"/>
                <w:vertAlign w:val="superscript"/>
              </w:rPr>
              <w:t>9</w:t>
            </w:r>
            <w:r w:rsidRPr="0008231C">
              <w:rPr>
                <w:rFonts w:ascii="Palatino Linotype" w:hAnsi="Palatino Linotype"/>
                <w:sz w:val="16"/>
                <w:szCs w:val="16"/>
              </w:rPr>
              <w:fldChar w:fldCharType="end"/>
            </w:r>
          </w:p>
        </w:tc>
        <w:tc>
          <w:tcPr>
            <w:tcW w:w="2551" w:type="dxa"/>
            <w:vAlign w:val="center"/>
          </w:tcPr>
          <w:p w14:paraId="02C08E4F" w14:textId="77777777"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30202DAA"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5D8498BE" w14:textId="7436DE5C"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952074" w:rsidRPr="0008231C" w14:paraId="36B956DD" w14:textId="7855EEA4" w:rsidTr="000544A6">
        <w:trPr>
          <w:trHeight w:val="284"/>
          <w:jc w:val="center"/>
        </w:trPr>
        <w:tc>
          <w:tcPr>
            <w:tcW w:w="1838" w:type="dxa"/>
            <w:shd w:val="clear" w:color="auto" w:fill="auto"/>
            <w:noWrap/>
            <w:vAlign w:val="center"/>
            <w:hideMark/>
          </w:tcPr>
          <w:p w14:paraId="563C0891" w14:textId="0160A8C2"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Namaqua rock mouse</w:t>
            </w:r>
          </w:p>
        </w:tc>
        <w:tc>
          <w:tcPr>
            <w:tcW w:w="1843" w:type="dxa"/>
            <w:shd w:val="clear" w:color="auto" w:fill="auto"/>
            <w:noWrap/>
            <w:vAlign w:val="center"/>
            <w:hideMark/>
          </w:tcPr>
          <w:p w14:paraId="58217BFD" w14:textId="02564659" w:rsidR="00952074" w:rsidRPr="0008231C" w:rsidRDefault="00952074"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Micaelamy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namaquensis</w:t>
            </w:r>
            <w:proofErr w:type="spellEnd"/>
          </w:p>
        </w:tc>
        <w:tc>
          <w:tcPr>
            <w:tcW w:w="992" w:type="dxa"/>
            <w:shd w:val="clear" w:color="auto" w:fill="00B050"/>
            <w:noWrap/>
            <w:vAlign w:val="center"/>
            <w:hideMark/>
          </w:tcPr>
          <w:p w14:paraId="179E8688" w14:textId="1D40EDA4" w:rsidR="00952074" w:rsidRPr="0008231C" w:rsidRDefault="00952074"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71D198C2" w14:textId="3613651B" w:rsidR="00952074" w:rsidRPr="0008231C" w:rsidRDefault="00952074"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p>
        </w:tc>
        <w:tc>
          <w:tcPr>
            <w:tcW w:w="2551" w:type="dxa"/>
            <w:vAlign w:val="center"/>
          </w:tcPr>
          <w:p w14:paraId="6BE23CF9" w14:textId="1B4AC9BC" w:rsidR="00952074" w:rsidRPr="0008231C" w:rsidRDefault="00952074" w:rsidP="00093384">
            <w:pPr>
              <w:spacing w:after="0" w:line="240" w:lineRule="auto"/>
              <w:rPr>
                <w:rFonts w:ascii="Palatino Linotype" w:hAnsi="Palatino Linotype"/>
                <w:sz w:val="16"/>
                <w:szCs w:val="16"/>
              </w:rPr>
            </w:pPr>
          </w:p>
        </w:tc>
        <w:tc>
          <w:tcPr>
            <w:tcW w:w="2268" w:type="dxa"/>
            <w:vAlign w:val="center"/>
          </w:tcPr>
          <w:p w14:paraId="3236E8B7" w14:textId="77777777" w:rsidR="00952074" w:rsidRPr="0008231C" w:rsidRDefault="00952074" w:rsidP="00093384">
            <w:pPr>
              <w:spacing w:after="0" w:line="240" w:lineRule="auto"/>
              <w:rPr>
                <w:rFonts w:ascii="Palatino Linotype" w:hAnsi="Palatino Linotype"/>
                <w:sz w:val="16"/>
                <w:szCs w:val="16"/>
              </w:rPr>
            </w:pPr>
          </w:p>
        </w:tc>
        <w:tc>
          <w:tcPr>
            <w:tcW w:w="993" w:type="dxa"/>
            <w:vAlign w:val="center"/>
          </w:tcPr>
          <w:p w14:paraId="13B10F7A" w14:textId="0F3BBA24" w:rsidR="00952074" w:rsidRPr="0008231C" w:rsidRDefault="00952074"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56E1B4A4" w14:textId="77777777" w:rsidTr="000544A6">
        <w:trPr>
          <w:trHeight w:val="284"/>
          <w:jc w:val="center"/>
        </w:trPr>
        <w:tc>
          <w:tcPr>
            <w:tcW w:w="1838" w:type="dxa"/>
            <w:shd w:val="clear" w:color="auto" w:fill="auto"/>
            <w:noWrap/>
            <w:vAlign w:val="center"/>
          </w:tcPr>
          <w:p w14:paraId="2B7E98DC" w14:textId="3B5AB136"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Meadow vole</w:t>
            </w:r>
          </w:p>
        </w:tc>
        <w:tc>
          <w:tcPr>
            <w:tcW w:w="1843" w:type="dxa"/>
            <w:shd w:val="clear" w:color="auto" w:fill="auto"/>
            <w:noWrap/>
            <w:vAlign w:val="center"/>
          </w:tcPr>
          <w:p w14:paraId="32BB0438" w14:textId="5BF908D0" w:rsidR="001B4E8F" w:rsidRPr="0008231C" w:rsidRDefault="001B4E8F" w:rsidP="00093384">
            <w:pPr>
              <w:spacing w:after="0" w:line="240" w:lineRule="auto"/>
              <w:rPr>
                <w:rFonts w:ascii="Palatino Linotype" w:hAnsi="Palatino Linotype"/>
                <w:i/>
                <w:sz w:val="16"/>
                <w:szCs w:val="16"/>
              </w:rPr>
            </w:pPr>
            <w:r w:rsidRPr="0008231C">
              <w:rPr>
                <w:rFonts w:ascii="Palatino Linotype" w:hAnsi="Palatino Linotype"/>
                <w:i/>
                <w:sz w:val="16"/>
                <w:szCs w:val="16"/>
              </w:rPr>
              <w:t xml:space="preserve">Microtus </w:t>
            </w:r>
            <w:proofErr w:type="spellStart"/>
            <w:r w:rsidRPr="0008231C">
              <w:rPr>
                <w:rFonts w:ascii="Palatino Linotype" w:hAnsi="Palatino Linotype"/>
                <w:i/>
                <w:sz w:val="16"/>
                <w:szCs w:val="16"/>
              </w:rPr>
              <w:t>pennsylvanicus</w:t>
            </w:r>
            <w:proofErr w:type="spellEnd"/>
          </w:p>
        </w:tc>
        <w:tc>
          <w:tcPr>
            <w:tcW w:w="992" w:type="dxa"/>
            <w:shd w:val="clear" w:color="auto" w:fill="00B050"/>
            <w:noWrap/>
            <w:vAlign w:val="center"/>
          </w:tcPr>
          <w:p w14:paraId="4B9D9915" w14:textId="7D03444E"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78069211" w14:textId="1A777DE8"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mendeley":{"formattedCitation":"&lt;sup&gt;44&lt;/sup&gt;","plainTextFormattedCitation":"44","previouslyFormattedCitation":"&lt;sup&gt;45&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4</w:t>
            </w:r>
            <w:r w:rsidRPr="0008231C">
              <w:rPr>
                <w:rFonts w:ascii="Palatino Linotype" w:hAnsi="Palatino Linotype"/>
                <w:sz w:val="16"/>
                <w:szCs w:val="16"/>
              </w:rPr>
              <w:fldChar w:fldCharType="end"/>
            </w:r>
            <w:r w:rsidRPr="0008231C">
              <w:rPr>
                <w:rFonts w:ascii="Palatino Linotype" w:hAnsi="Palatino Linotype"/>
                <w:sz w:val="16"/>
                <w:szCs w:val="16"/>
              </w:rPr>
              <w:t xml:space="preserve"> (</w:t>
            </w:r>
            <w:r w:rsidR="005D33C1" w:rsidRPr="0008231C">
              <w:rPr>
                <w:rFonts w:ascii="Palatino Linotype" w:hAnsi="Palatino Linotype"/>
                <w:sz w:val="16"/>
                <w:szCs w:val="16"/>
              </w:rPr>
              <w:t xml:space="preserve">stated small mammals killed in </w:t>
            </w:r>
            <w:r w:rsidR="005D33C1"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mendeley":{"formattedCitation":"&lt;sup&gt;44&lt;/sup&gt;","plainTextFormattedCitation":"44","previouslyFormattedCitation":"&lt;sup&gt;45&lt;/sup&gt;"},"properties":{"noteIndex":0},"schema":"https://github.com/citation-style-language/schema/raw/master/csl-citation.json"}</w:instrText>
            </w:r>
            <w:r w:rsidR="005D33C1"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44</w:t>
            </w:r>
            <w:r w:rsidR="005D33C1" w:rsidRPr="0008231C">
              <w:rPr>
                <w:rFonts w:ascii="Palatino Linotype" w:hAnsi="Palatino Linotype"/>
                <w:sz w:val="16"/>
                <w:szCs w:val="16"/>
              </w:rPr>
              <w:fldChar w:fldCharType="end"/>
            </w:r>
            <w:r w:rsidR="005D33C1" w:rsidRPr="0008231C">
              <w:rPr>
                <w:rFonts w:ascii="Palatino Linotype" w:hAnsi="Palatino Linotype"/>
                <w:sz w:val="16"/>
                <w:szCs w:val="16"/>
              </w:rPr>
              <w:t xml:space="preserve"> , only </w:t>
            </w:r>
            <w:r w:rsidRPr="0008231C">
              <w:rPr>
                <w:rFonts w:ascii="Palatino Linotype" w:hAnsi="Palatino Linotype"/>
                <w:sz w:val="16"/>
                <w:szCs w:val="16"/>
              </w:rPr>
              <w:t>named in</w:t>
            </w:r>
            <w:r w:rsidR="005D33C1" w:rsidRPr="0008231C">
              <w:rPr>
                <w:rFonts w:ascii="Palatino Linotype" w:hAnsi="Palatino Linotype"/>
                <w:sz w:val="16"/>
                <w:szCs w:val="16"/>
              </w:rPr>
              <w:t xml:space="preserve"> a review by same authors</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525/bio.2010.60.4.8","ISSN":"1525-3244","author":[{"dropping-particle":"","family":"Gehring","given":"Thomas M.","non-dropping-particle":"","parse-names":false,"suffix":""},{"dropping-particle":"","family":"VerCauteren","given":"Kurt C.","non-dropping-particle":"","parse-names":false,"suffix":""},{"dropping-particle":"","family":"Landry","given":"Jean-Marc","non-dropping-particle":"","parse-names":false,"suffix":""}],"container-title":"BioScience","id":"ITEM-1","issue":"4","issued":{"date-parts":[["2010","4","1"]]},"page":"299-308","publisher":"Narnia","title":"Livestock protection dogs in the 21st century: Is an ancient tool relevant to modern conservation challenges?","type":"article-journal","volume":"60"},"uris":["http://www.mendeley.com/documents/?uuid=99b69210-044e-30a6-96a4-ae6b6ef5be36"]}],"mendeley":{"formattedCitation":"&lt;sup&gt;45&lt;/sup&gt;","plainTextFormattedCitation":"45","previouslyFormattedCitation":"&lt;sup&gt;46&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45</w:t>
            </w:r>
            <w:r w:rsidRPr="0008231C">
              <w:rPr>
                <w:rFonts w:ascii="Palatino Linotype" w:hAnsi="Palatino Linotype"/>
                <w:sz w:val="16"/>
                <w:szCs w:val="16"/>
              </w:rPr>
              <w:fldChar w:fldCharType="end"/>
            </w:r>
            <w:r w:rsidRPr="0008231C">
              <w:rPr>
                <w:rFonts w:ascii="Palatino Linotype" w:hAnsi="Palatino Linotype"/>
                <w:sz w:val="16"/>
                <w:szCs w:val="16"/>
              </w:rPr>
              <w:t>)</w:t>
            </w:r>
          </w:p>
        </w:tc>
        <w:tc>
          <w:tcPr>
            <w:tcW w:w="2551" w:type="dxa"/>
            <w:vAlign w:val="center"/>
          </w:tcPr>
          <w:p w14:paraId="2F1E9568" w14:textId="3B47CD8E"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Unknown if anecdotal reduction in sightings is a spatial response or abundance effec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525/bio.2010.60.4.8","ISSN":"1525-3244","author":[{"dropping-particle":"","family":"Gehring","given":"Thomas M.","non-dropping-particle":"","parse-names":false,"suffix":""},{"dropping-particle":"","family":"VerCauteren","given":"Kurt C.","non-dropping-particle":"","parse-names":false,"suffix":""},{"dropping-particle":"","family":"Landry","given":"Jean-Marc","non-dropping-particle":"","parse-names":false,"suffix":""}],"container-title":"BioScience","id":"ITEM-1","issue":"4","issued":{"date-parts":[["2010","4","1"]]},"page":"299-308","publisher":"Narnia","title":"Livestock protection dogs in the 21st century: Is an ancient tool relevant to modern conservation challenges?","type":"article-journal","volume":"60"},"uris":["http://www.mendeley.com/documents/?uuid=99b69210-044e-30a6-96a4-ae6b6ef5be36"]}],"mendeley":{"formattedCitation":"&lt;sup&gt;45&lt;/sup&gt;","plainTextFormattedCitation":"45","previouslyFormattedCitation":"&lt;sup&gt;4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5</w:t>
            </w:r>
            <w:r w:rsidRPr="0008231C">
              <w:rPr>
                <w:rFonts w:ascii="Palatino Linotype" w:hAnsi="Palatino Linotype"/>
                <w:sz w:val="16"/>
                <w:szCs w:val="16"/>
              </w:rPr>
              <w:fldChar w:fldCharType="end"/>
            </w:r>
          </w:p>
        </w:tc>
        <w:tc>
          <w:tcPr>
            <w:tcW w:w="2268" w:type="dxa"/>
            <w:vAlign w:val="center"/>
          </w:tcPr>
          <w:p w14:paraId="43567ABE" w14:textId="37294196"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Unknown if anecdotal reduction in sightings is a spatial response or abundance effec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525/bio.2010.60.4.8","ISSN":"1525-3244","author":[{"dropping-particle":"","family":"Gehring","given":"Thomas M.","non-dropping-particle":"","parse-names":false,"suffix":""},{"dropping-particle":"","family":"VerCauteren","given":"Kurt C.","non-dropping-particle":"","parse-names":false,"suffix":""},{"dropping-particle":"","family":"Landry","given":"Jean-Marc","non-dropping-particle":"","parse-names":false,"suffix":""}],"container-title":"BioScience","id":"ITEM-1","issue":"4","issued":{"date-parts":[["2010","4","1"]]},"page":"299-308","publisher":"Narnia","title":"Livestock protection dogs in the 21st century: Is an ancient tool relevant to modern conservation challenges?","type":"article-journal","volume":"60"},"uris":["http://www.mendeley.com/documents/?uuid=99b69210-044e-30a6-96a4-ae6b6ef5be36"]}],"mendeley":{"formattedCitation":"&lt;sup&gt;45&lt;/sup&gt;","plainTextFormattedCitation":"45","previouslyFormattedCitation":"&lt;sup&gt;4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5</w:t>
            </w:r>
            <w:r w:rsidRPr="0008231C">
              <w:rPr>
                <w:rFonts w:ascii="Palatino Linotype" w:hAnsi="Palatino Linotype"/>
                <w:sz w:val="16"/>
                <w:szCs w:val="16"/>
              </w:rPr>
              <w:fldChar w:fldCharType="end"/>
            </w:r>
          </w:p>
        </w:tc>
        <w:tc>
          <w:tcPr>
            <w:tcW w:w="993" w:type="dxa"/>
            <w:vAlign w:val="center"/>
          </w:tcPr>
          <w:p w14:paraId="67AF9B32" w14:textId="18737FE4"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59585C61" w14:textId="610CE5CE" w:rsidTr="000544A6">
        <w:trPr>
          <w:trHeight w:val="284"/>
          <w:jc w:val="center"/>
        </w:trPr>
        <w:tc>
          <w:tcPr>
            <w:tcW w:w="1838" w:type="dxa"/>
            <w:shd w:val="clear" w:color="auto" w:fill="auto"/>
            <w:noWrap/>
            <w:vAlign w:val="center"/>
            <w:hideMark/>
          </w:tcPr>
          <w:p w14:paraId="7F46300D" w14:textId="1C374416"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ypu</w:t>
            </w:r>
          </w:p>
        </w:tc>
        <w:tc>
          <w:tcPr>
            <w:tcW w:w="1843" w:type="dxa"/>
            <w:shd w:val="clear" w:color="auto" w:fill="auto"/>
            <w:noWrap/>
            <w:vAlign w:val="center"/>
            <w:hideMark/>
          </w:tcPr>
          <w:p w14:paraId="42AE65C6" w14:textId="262A5A04"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Myocastor</w:t>
            </w:r>
            <w:proofErr w:type="spellEnd"/>
            <w:r w:rsidRPr="0008231C">
              <w:rPr>
                <w:rFonts w:ascii="Palatino Linotype" w:hAnsi="Palatino Linotype"/>
                <w:i/>
                <w:sz w:val="16"/>
                <w:szCs w:val="16"/>
              </w:rPr>
              <w:t xml:space="preserve"> coypus</w:t>
            </w:r>
          </w:p>
        </w:tc>
        <w:tc>
          <w:tcPr>
            <w:tcW w:w="992" w:type="dxa"/>
            <w:shd w:val="clear" w:color="auto" w:fill="00B050"/>
            <w:noWrap/>
            <w:vAlign w:val="center"/>
            <w:hideMark/>
          </w:tcPr>
          <w:p w14:paraId="37832AEE" w14:textId="3DD3FFB1"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71CFA3D2" w14:textId="1BC6D116"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27413367" w14:textId="7610B84C"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526D3CC9"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46D9034D" w14:textId="683D8C2B"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6775765B" w14:textId="4C831953" w:rsidTr="000544A6">
        <w:trPr>
          <w:trHeight w:val="284"/>
          <w:jc w:val="center"/>
        </w:trPr>
        <w:tc>
          <w:tcPr>
            <w:tcW w:w="1838" w:type="dxa"/>
            <w:shd w:val="clear" w:color="auto" w:fill="auto"/>
            <w:noWrap/>
            <w:vAlign w:val="center"/>
            <w:hideMark/>
          </w:tcPr>
          <w:p w14:paraId="2DDCC9E9" w14:textId="52D248BE"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Helmeted guineafowl</w:t>
            </w:r>
          </w:p>
        </w:tc>
        <w:tc>
          <w:tcPr>
            <w:tcW w:w="1843" w:type="dxa"/>
            <w:shd w:val="clear" w:color="auto" w:fill="auto"/>
            <w:noWrap/>
            <w:vAlign w:val="center"/>
            <w:hideMark/>
          </w:tcPr>
          <w:p w14:paraId="0A3AACDD" w14:textId="197981B9"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Numid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meleagris</w:t>
            </w:r>
            <w:proofErr w:type="spellEnd"/>
          </w:p>
        </w:tc>
        <w:tc>
          <w:tcPr>
            <w:tcW w:w="992" w:type="dxa"/>
            <w:shd w:val="clear" w:color="auto" w:fill="00B050"/>
            <w:noWrap/>
            <w:vAlign w:val="center"/>
            <w:hideMark/>
          </w:tcPr>
          <w:p w14:paraId="08065D20" w14:textId="21955F66"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6C105D90" w14:textId="69F5D185"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3F3AA014" w14:textId="41B7350F"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001EC692"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5C6F6822" w14:textId="626B8B77"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581A3018" w14:textId="6C48BF4C" w:rsidTr="000544A6">
        <w:trPr>
          <w:trHeight w:val="284"/>
          <w:jc w:val="center"/>
        </w:trPr>
        <w:tc>
          <w:tcPr>
            <w:tcW w:w="1838" w:type="dxa"/>
            <w:shd w:val="clear" w:color="auto" w:fill="auto"/>
            <w:noWrap/>
            <w:vAlign w:val="center"/>
            <w:hideMark/>
          </w:tcPr>
          <w:p w14:paraId="204A6E02" w14:textId="69C5C034"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 xml:space="preserve">Columbian black-tailed deer </w:t>
            </w:r>
          </w:p>
        </w:tc>
        <w:tc>
          <w:tcPr>
            <w:tcW w:w="1843" w:type="dxa"/>
            <w:shd w:val="clear" w:color="auto" w:fill="auto"/>
            <w:noWrap/>
            <w:vAlign w:val="center"/>
            <w:hideMark/>
          </w:tcPr>
          <w:p w14:paraId="626AFA3F" w14:textId="1578D465"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Odocoile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hemion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columbianus</w:t>
            </w:r>
            <w:proofErr w:type="spellEnd"/>
          </w:p>
        </w:tc>
        <w:tc>
          <w:tcPr>
            <w:tcW w:w="992" w:type="dxa"/>
            <w:shd w:val="clear" w:color="auto" w:fill="00B050"/>
            <w:noWrap/>
            <w:vAlign w:val="center"/>
            <w:hideMark/>
          </w:tcPr>
          <w:p w14:paraId="3D0F3394" w14:textId="227D31D0"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61919590" w14:textId="01E82C81"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Timm","given":"Robert M","non-dropping-particle":"","parse-names":false,"suffix":""},{"dropping-particle":"","family":"Schmidt","given":"Robert H","non-dropping-particle":"","parse-names":false,"suffix":""}],"container-title":"Ninth Great Plains Wildlife Damage Control Workshop Proceedings","id":"ITEM-1","issued":{"date-parts":[["1989"]]},"page":"54-58","title":"Management problems encountered with livestock guarding dogs on the University of California, Hopland Field Station","type":"article-journal"},"uris":["http://www.mendeley.com/documents/?uuid=20d47392-a673-3f29-88a6-1fc5dafdfb7d"]}],"mendeley":{"formattedCitation":"&lt;sup&gt;42&lt;/sup&gt;","plainTextFormattedCitation":"42","previouslyFormattedCitation":"&lt;sup&gt;43&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2</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Timm","given":"Robert M","non-dropping-particle":"","parse-names":false,"suffix":""},{"dropping-particle":"","family":"Schmidt","given":"Robert H","non-dropping-particle":"","parse-names":false,"suffix":""}],"container-title":"Ninth Great Plains Wildlife Damage Control Workshop Proceedings","id":"ITEM-1","issued":{"date-parts":[["1989"]]},"page":"54-58","title":"Management problems encountered with livestock guarding dogs on the University of California, Hopland Field Station","type":"article-journal"},"uris":["http://www.mendeley.com/documents/?uuid=20d47392-a673-3f29-88a6-1fc5dafdfb7d"]}],"mendeley":{"formattedCitation":"&lt;sup&gt;42&lt;/sup&gt;","plainTextFormattedCitation":"42","previouslyFormattedCitation":"&lt;sup&gt;43&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42</w:t>
            </w:r>
            <w:r w:rsidRPr="0008231C">
              <w:rPr>
                <w:rFonts w:ascii="Palatino Linotype" w:hAnsi="Palatino Linotype"/>
                <w:sz w:val="16"/>
                <w:szCs w:val="16"/>
              </w:rPr>
              <w:fldChar w:fldCharType="end"/>
            </w:r>
          </w:p>
        </w:tc>
        <w:tc>
          <w:tcPr>
            <w:tcW w:w="2551" w:type="dxa"/>
            <w:vAlign w:val="center"/>
          </w:tcPr>
          <w:p w14:paraId="25AAA905" w14:textId="4DAF9F06"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1C70DD28"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3DDFB115" w14:textId="111EE862"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468FF8BD" w14:textId="2E222CC1" w:rsidTr="000544A6">
        <w:trPr>
          <w:trHeight w:val="284"/>
          <w:jc w:val="center"/>
        </w:trPr>
        <w:tc>
          <w:tcPr>
            <w:tcW w:w="1838" w:type="dxa"/>
            <w:shd w:val="clear" w:color="auto" w:fill="auto"/>
            <w:noWrap/>
            <w:vAlign w:val="center"/>
            <w:hideMark/>
          </w:tcPr>
          <w:p w14:paraId="7FB3DBA9" w14:textId="502E0912"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White-tailed deer</w:t>
            </w:r>
          </w:p>
        </w:tc>
        <w:tc>
          <w:tcPr>
            <w:tcW w:w="1843" w:type="dxa"/>
            <w:shd w:val="clear" w:color="auto" w:fill="auto"/>
            <w:noWrap/>
            <w:vAlign w:val="center"/>
            <w:hideMark/>
          </w:tcPr>
          <w:p w14:paraId="31FEE585" w14:textId="1F089A41" w:rsidR="001B4E8F" w:rsidRPr="0008231C" w:rsidRDefault="001B4E8F"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Odocoileus virginianus</w:t>
            </w:r>
          </w:p>
        </w:tc>
        <w:tc>
          <w:tcPr>
            <w:tcW w:w="992" w:type="dxa"/>
            <w:shd w:val="clear" w:color="auto" w:fill="00B050"/>
            <w:noWrap/>
            <w:vAlign w:val="center"/>
            <w:hideMark/>
          </w:tcPr>
          <w:p w14:paraId="1AB7F45D" w14:textId="10202FD2"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3E773C47" w14:textId="581B7F7D"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Gehring","given":"Thomas M","non-dropping-particle":"","parse-names":false,"suffix":""},{"dropping-particle":"","family":"VerCauteren","given":"Kurt C","non-dropping-particle":"","parse-names":false,"suffix":""},{"dropping-particle":"","family":"Cellar","given":"Anna C","non-dropping-particle":"","parse-names":false,"suffix":""}],"container-title":"Human-Wildlife Interactions","id":"ITEM-1","issue":"1","issued":{"date-parts":[["2011"]]},"page":"106-111","title":"Good fences make good neighbors: implementation of electric fencing for establishing effective livestock-protection dogs","type":"article-journal","volume":"5"},"uris":["http://www.mendeley.com/documents/?uuid=97c6f010-be16-3d34-943c-376fb9ecd93a"]}],"mendeley":{"formattedCitation":"&lt;sup&gt;46&lt;/sup&gt;","plainTextFormattedCitation":"46","previouslyFormattedCitation":"&lt;sup&gt;47&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6</w:t>
            </w:r>
            <w:r w:rsidRPr="0008231C">
              <w:rPr>
                <w:rFonts w:ascii="Palatino Linotype" w:hAnsi="Palatino Linotype"/>
                <w:sz w:val="16"/>
                <w:szCs w:val="16"/>
              </w:rPr>
              <w:fldChar w:fldCharType="end"/>
            </w:r>
          </w:p>
        </w:tc>
        <w:tc>
          <w:tcPr>
            <w:tcW w:w="2551" w:type="dxa"/>
            <w:vAlign w:val="center"/>
          </w:tcPr>
          <w:p w14:paraId="7727ECB2" w14:textId="4979E0A8"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2193/2007-372","author":[{"dropping-particle":"","family":"Vercauteren","given":"Kurt C.","non-dropping-particle":"","parse-names":false,"suffix":""},{"dropping-particle":"","family":"Lavelle","given":"Michael J.","non-dropping-particle":"","parse-names":false,"suffix":""},{"dropping-particle":"","family":"Phillips","given":"Gregory E.","non-dropping-particle":"","parse-names":false,"suffix":""}],"container-title":"Journal of Wildlife Management","id":"ITEM-1","issue":"6","issued":{"date-parts":[["2008","8"]]},"note":"· \nDogs were highly effective\nin preventing white-tailed deer from using concentrated cattle feed (hay\nbales), likely the greatest risk factor of TB transmission on farms. Dogs also\nprevented deer from approaching cattle in core areas of pastures (near hay\nbales) and were very effective throughout pastures\n\n\n· \nPrevious studies reported\nthat livestock protection dogs (LPDs) occasionally chased deer (Odocoileus\nspp.; Coppinger et al. 1988, Green and Woodruff 1999) and reindeer (Rangifer\ntarandus; Hansen and Bakken 1999)","page":"1443-1448","title":"Livestock protection dogs for deterring deer from cattle and feed","type":"article-journal","volume":"72"},"uris":["http://www.mendeley.com/documents/?uuid=55c0d8a2-6278-3b4c-b6cb-ac9922d16a98"]}],"mendeley":{"formattedCitation":"&lt;sup&gt;47&lt;/sup&gt;","plainTextFormattedCitation":"47","previouslyFormattedCitation":"&lt;sup&gt;48&lt;/sup&gt;"},"properties":{"noteIndex":0},"schema":"https://github.com/citation-style-language/sche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7</w:t>
            </w:r>
            <w:r w:rsidRPr="0008231C">
              <w:rPr>
                <w:rFonts w:ascii="Palatino Linotype" w:hAnsi="Palatino Linotype"/>
                <w:sz w:val="16"/>
                <w:szCs w:val="16"/>
              </w:rPr>
              <w:fldChar w:fldCharType="end"/>
            </w:r>
            <w:r w:rsidR="00BE6E47">
              <w:rPr>
                <w:rFonts w:ascii="Palatino Linotype" w:hAnsi="Palatino Linotype"/>
                <w:sz w:val="16"/>
                <w:szCs w:val="16"/>
              </w:rPr>
              <w:t>,</w:t>
            </w:r>
            <w:r w:rsidRPr="0008231C">
              <w:rPr>
                <w:rFonts w:ascii="Palatino Linotype" w:hAnsi="Palatino Linotype"/>
                <w:sz w:val="16"/>
                <w:szCs w:val="16"/>
              </w:rPr>
              <w:t xml:space="preserve"> tempor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1","issue":"8","issued":{"date-parts":[["2010","1","21"]]},"page":"715-721","publisher":"CSIRO PUBLISHING","title":"Utility of livestock-protection dogs for deterring wildlife from cattle farms","type":"article-journal","volume":"37"},"uris":["http://www.mendeley.com/documents/?uuid=7d27921e-150a-3d7b-914c-f403e3e681b0"]}],"mendeley":{"formattedCitation":"&lt;sup&gt;9&lt;/sup&gt;","plainTextFormattedCitation":"9","previouslyFormattedCitation":"&lt;sup&gt;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Pr="0008231C">
              <w:rPr>
                <w:rFonts w:ascii="Palatino Linotype" w:hAnsi="Palatino Linotype"/>
                <w:noProof/>
                <w:sz w:val="16"/>
                <w:szCs w:val="16"/>
                <w:vertAlign w:val="superscript"/>
              </w:rPr>
              <w:t>9</w:t>
            </w:r>
            <w:r w:rsidRPr="0008231C">
              <w:rPr>
                <w:rFonts w:ascii="Palatino Linotype" w:hAnsi="Palatino Linotype"/>
                <w:sz w:val="16"/>
                <w:szCs w:val="16"/>
              </w:rPr>
              <w:fldChar w:fldCharType="end"/>
            </w:r>
          </w:p>
        </w:tc>
        <w:tc>
          <w:tcPr>
            <w:tcW w:w="2268" w:type="dxa"/>
            <w:vAlign w:val="center"/>
          </w:tcPr>
          <w:p w14:paraId="6CB817F7"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701BA5B4" w14:textId="468AA6CE"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757DB9FB" w14:textId="26FB68DF" w:rsidTr="000544A6">
        <w:trPr>
          <w:trHeight w:val="284"/>
          <w:jc w:val="center"/>
        </w:trPr>
        <w:tc>
          <w:tcPr>
            <w:tcW w:w="1838" w:type="dxa"/>
            <w:shd w:val="clear" w:color="auto" w:fill="auto"/>
            <w:noWrap/>
            <w:vAlign w:val="center"/>
            <w:hideMark/>
          </w:tcPr>
          <w:p w14:paraId="1C46451A" w14:textId="51871703"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lipspringer</w:t>
            </w:r>
          </w:p>
        </w:tc>
        <w:tc>
          <w:tcPr>
            <w:tcW w:w="1843" w:type="dxa"/>
            <w:shd w:val="clear" w:color="auto" w:fill="auto"/>
            <w:noWrap/>
            <w:vAlign w:val="center"/>
            <w:hideMark/>
          </w:tcPr>
          <w:p w14:paraId="4ED5B323" w14:textId="1DB87827"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Oreotrag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oreotragus</w:t>
            </w:r>
            <w:proofErr w:type="spellEnd"/>
          </w:p>
        </w:tc>
        <w:tc>
          <w:tcPr>
            <w:tcW w:w="992" w:type="dxa"/>
            <w:shd w:val="clear" w:color="auto" w:fill="00B050"/>
            <w:noWrap/>
            <w:vAlign w:val="center"/>
            <w:hideMark/>
          </w:tcPr>
          <w:p w14:paraId="7746247F" w14:textId="0869D608"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0487627" w14:textId="7202136C"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p>
        </w:tc>
        <w:tc>
          <w:tcPr>
            <w:tcW w:w="2551" w:type="dxa"/>
            <w:vAlign w:val="center"/>
          </w:tcPr>
          <w:p w14:paraId="7CDEDA99" w14:textId="087C126B"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1684BD00"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15F2F2A1" w14:textId="1ADDFEDD"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0B359BC6" w14:textId="77777777" w:rsidTr="000544A6">
        <w:trPr>
          <w:trHeight w:val="284"/>
          <w:jc w:val="center"/>
        </w:trPr>
        <w:tc>
          <w:tcPr>
            <w:tcW w:w="1838" w:type="dxa"/>
            <w:shd w:val="clear" w:color="auto" w:fill="auto"/>
            <w:noWrap/>
            <w:vAlign w:val="center"/>
          </w:tcPr>
          <w:p w14:paraId="078667C3" w14:textId="4542449E"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European rabbit</w:t>
            </w:r>
          </w:p>
        </w:tc>
        <w:tc>
          <w:tcPr>
            <w:tcW w:w="1843" w:type="dxa"/>
            <w:shd w:val="clear" w:color="auto" w:fill="auto"/>
            <w:noWrap/>
            <w:vAlign w:val="center"/>
          </w:tcPr>
          <w:p w14:paraId="4A474C13" w14:textId="0D35A74F" w:rsidR="001B4E8F" w:rsidRPr="0008231C" w:rsidRDefault="001B4E8F" w:rsidP="00093384">
            <w:pPr>
              <w:spacing w:after="0" w:line="240" w:lineRule="auto"/>
              <w:rPr>
                <w:rFonts w:ascii="Palatino Linotype" w:hAnsi="Palatino Linotype"/>
                <w:i/>
                <w:sz w:val="16"/>
                <w:szCs w:val="16"/>
              </w:rPr>
            </w:pPr>
            <w:r w:rsidRPr="0008231C">
              <w:rPr>
                <w:rFonts w:ascii="Palatino Linotype" w:hAnsi="Palatino Linotype"/>
                <w:i/>
                <w:sz w:val="16"/>
                <w:szCs w:val="16"/>
              </w:rPr>
              <w:t>Oryctolagus cuniculus</w:t>
            </w:r>
          </w:p>
        </w:tc>
        <w:tc>
          <w:tcPr>
            <w:tcW w:w="992" w:type="dxa"/>
            <w:shd w:val="clear" w:color="auto" w:fill="FFC000"/>
            <w:noWrap/>
            <w:vAlign w:val="center"/>
          </w:tcPr>
          <w:p w14:paraId="2C3E637F" w14:textId="5E603CAB"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EN</w:t>
            </w:r>
          </w:p>
        </w:tc>
        <w:tc>
          <w:tcPr>
            <w:tcW w:w="2977" w:type="dxa"/>
            <w:shd w:val="clear" w:color="auto" w:fill="auto"/>
            <w:vAlign w:val="center"/>
          </w:tcPr>
          <w:p w14:paraId="707BDCDF" w14:textId="53FD7210"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Ribeiro","given":"Silvia","non-dropping-particle":"","parse-names":false,"suffix":""},{"dropping-particle":"","family":"Petrucci-Fonseca","given":"Francisco","non-dropping-particle":"","parse-names":false,"suffix":""}],"container-title":"Carnivore Damage Prevention News","id":"ITEM-1","issued":{"date-parts":[["2005"]]},"page":"27-33","title":"The use of livestock guarding dogs in Portugal","type":"article-journal","volume":"9"},"uris":["http://www.mendeley.com/documents/?uuid=996c009d-7fef-4785-8036-4f6394ccf7a2"]},{"id":"ITEM-2","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2","issued":{"date-parts":[["2017"]]},"page":"9-17","title":"The use of livestock guarding dogs in north-eastern Portugal: The importance of keeping the tradition","type":"article-journal","volume":"15"},"uris":["http://www.mendeley.com/documents/?uuid=71aee434-120a-43bf-babf-25ab2b07fd64"]}],"mendeley":{"formattedCitation":"&lt;sup&gt;34,35&lt;/sup&gt;","plainTextFormattedCitation":"34,35","previouslyFormattedCitation":"&lt;sup&gt;35,36&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4,35</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Ribeiro","given":"Silvia","non-dropping-particle":"","parse-names":false,"suffix":""},{"dropping-particle":"","family":"Petrucci-Fonseca","given":"Francisco","non-dropping-particle":"","parse-names":false,"suffix":""}],"container-title":"Carnivore Damage Prevention News","id":"ITEM-1","issued":{"date-parts":[["2005"]]},"page":"27-33","title":"The use of livestock guarding dogs in Portugal","type":"article-journal","volume":"9"},"uris":["http://www.mendeley.com/documents/?uuid=996c009d-7fef-4785-8036-4f6394ccf7a2"]},{"id":"ITEM-2","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2","issued":{"date-parts":[["2017"]]},"page":"9-17","title":"The use of livestock guarding dogs in north-eastern Portugal: The importance of keeping the tradition","type":"article-journal","volume":"15"},"uris":["http://www.mendeley.com/documents/?uuid=71aee434-120a-43bf-babf-25ab2b07fd64"]}],"mendeley":{"formattedCitation":"&lt;sup&gt;34,35&lt;/sup&gt;","plainTextFormattedCitation":"34,35","previouslyFormattedCitation":"&lt;sup&gt;35,36&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34,35</w:t>
            </w:r>
            <w:r w:rsidRPr="0008231C">
              <w:rPr>
                <w:rFonts w:ascii="Palatino Linotype" w:hAnsi="Palatino Linotype"/>
                <w:sz w:val="16"/>
                <w:szCs w:val="16"/>
              </w:rPr>
              <w:fldChar w:fldCharType="end"/>
            </w:r>
          </w:p>
        </w:tc>
        <w:tc>
          <w:tcPr>
            <w:tcW w:w="2551" w:type="dxa"/>
            <w:vAlign w:val="center"/>
          </w:tcPr>
          <w:p w14:paraId="5AD539C4" w14:textId="7777777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4115FDA1"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03AFD2C6" w14:textId="5ED8FBD7"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1E865BC6" w14:textId="734F24E3" w:rsidTr="000544A6">
        <w:trPr>
          <w:trHeight w:val="284"/>
          <w:jc w:val="center"/>
        </w:trPr>
        <w:tc>
          <w:tcPr>
            <w:tcW w:w="1838" w:type="dxa"/>
            <w:shd w:val="clear" w:color="auto" w:fill="auto"/>
            <w:noWrap/>
            <w:vAlign w:val="center"/>
            <w:hideMark/>
          </w:tcPr>
          <w:p w14:paraId="7354C1C0" w14:textId="31993D7F"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Gemsbok</w:t>
            </w:r>
          </w:p>
        </w:tc>
        <w:tc>
          <w:tcPr>
            <w:tcW w:w="1843" w:type="dxa"/>
            <w:shd w:val="clear" w:color="auto" w:fill="auto"/>
            <w:noWrap/>
            <w:vAlign w:val="center"/>
            <w:hideMark/>
          </w:tcPr>
          <w:p w14:paraId="1599CE6D" w14:textId="28AB808F" w:rsidR="001B4E8F" w:rsidRPr="0008231C" w:rsidRDefault="001B4E8F"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Oryx </w:t>
            </w:r>
            <w:proofErr w:type="spellStart"/>
            <w:r w:rsidRPr="0008231C">
              <w:rPr>
                <w:rFonts w:ascii="Palatino Linotype" w:hAnsi="Palatino Linotype"/>
                <w:i/>
                <w:sz w:val="16"/>
                <w:szCs w:val="16"/>
              </w:rPr>
              <w:t>gazella</w:t>
            </w:r>
            <w:proofErr w:type="spellEnd"/>
          </w:p>
        </w:tc>
        <w:tc>
          <w:tcPr>
            <w:tcW w:w="992" w:type="dxa"/>
            <w:shd w:val="clear" w:color="auto" w:fill="00B050"/>
            <w:noWrap/>
            <w:vAlign w:val="center"/>
            <w:hideMark/>
          </w:tcPr>
          <w:p w14:paraId="4890DFD3" w14:textId="65AE28EE"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6131DCB2" w14:textId="14E352FF"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p>
        </w:tc>
        <w:tc>
          <w:tcPr>
            <w:tcW w:w="2551" w:type="dxa"/>
            <w:vAlign w:val="center"/>
          </w:tcPr>
          <w:p w14:paraId="2A1AC75C" w14:textId="74C1D7FF"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2C842E4C"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3E470F87" w14:textId="6BA4F007"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4E193404" w14:textId="77777777" w:rsidTr="000544A6">
        <w:trPr>
          <w:trHeight w:val="284"/>
          <w:jc w:val="center"/>
        </w:trPr>
        <w:tc>
          <w:tcPr>
            <w:tcW w:w="1838" w:type="dxa"/>
            <w:shd w:val="clear" w:color="auto" w:fill="auto"/>
            <w:noWrap/>
            <w:vAlign w:val="center"/>
          </w:tcPr>
          <w:p w14:paraId="5669C0F6" w14:textId="390C8F01"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 xml:space="preserve">Bat-eared fox </w:t>
            </w:r>
          </w:p>
        </w:tc>
        <w:tc>
          <w:tcPr>
            <w:tcW w:w="1843" w:type="dxa"/>
            <w:shd w:val="clear" w:color="auto" w:fill="auto"/>
            <w:noWrap/>
            <w:vAlign w:val="center"/>
          </w:tcPr>
          <w:p w14:paraId="321C8704" w14:textId="31D6E557" w:rsidR="001B4E8F" w:rsidRPr="0008231C" w:rsidRDefault="001B4E8F"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Otocyon</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megalotis</w:t>
            </w:r>
            <w:proofErr w:type="spellEnd"/>
          </w:p>
        </w:tc>
        <w:tc>
          <w:tcPr>
            <w:tcW w:w="992" w:type="dxa"/>
            <w:shd w:val="clear" w:color="auto" w:fill="00B050"/>
            <w:noWrap/>
            <w:vAlign w:val="center"/>
          </w:tcPr>
          <w:p w14:paraId="0B7482A4" w14:textId="1C291B7E"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0FC48D6C" w14:textId="70105EED"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p>
        </w:tc>
        <w:tc>
          <w:tcPr>
            <w:tcW w:w="2551" w:type="dxa"/>
            <w:vAlign w:val="center"/>
          </w:tcPr>
          <w:p w14:paraId="0272126C" w14:textId="7777777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6D3976D3"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50906255" w14:textId="3F16A61B"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1542DD12" w14:textId="4DAF8018" w:rsidTr="000544A6">
        <w:trPr>
          <w:trHeight w:val="284"/>
          <w:jc w:val="center"/>
        </w:trPr>
        <w:tc>
          <w:tcPr>
            <w:tcW w:w="1838" w:type="dxa"/>
            <w:shd w:val="clear" w:color="auto" w:fill="auto"/>
            <w:noWrap/>
            <w:vAlign w:val="center"/>
            <w:hideMark/>
          </w:tcPr>
          <w:p w14:paraId="237B748D" w14:textId="294588FC"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 xml:space="preserve">Bush </w:t>
            </w:r>
            <w:proofErr w:type="spellStart"/>
            <w:r w:rsidRPr="0008231C">
              <w:rPr>
                <w:rFonts w:ascii="Palatino Linotype" w:hAnsi="Palatino Linotype"/>
                <w:sz w:val="16"/>
                <w:szCs w:val="16"/>
              </w:rPr>
              <w:t>vlei</w:t>
            </w:r>
            <w:proofErr w:type="spellEnd"/>
            <w:r w:rsidRPr="0008231C">
              <w:rPr>
                <w:rFonts w:ascii="Palatino Linotype" w:hAnsi="Palatino Linotype"/>
                <w:sz w:val="16"/>
                <w:szCs w:val="16"/>
              </w:rPr>
              <w:t xml:space="preserve"> rat</w:t>
            </w:r>
          </w:p>
        </w:tc>
        <w:tc>
          <w:tcPr>
            <w:tcW w:w="1843" w:type="dxa"/>
            <w:shd w:val="clear" w:color="auto" w:fill="auto"/>
            <w:noWrap/>
            <w:vAlign w:val="center"/>
            <w:hideMark/>
          </w:tcPr>
          <w:p w14:paraId="523312D9" w14:textId="5A310104"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Otomy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unisulcatus</w:t>
            </w:r>
            <w:proofErr w:type="spellEnd"/>
          </w:p>
        </w:tc>
        <w:tc>
          <w:tcPr>
            <w:tcW w:w="992" w:type="dxa"/>
            <w:shd w:val="clear" w:color="auto" w:fill="00B050"/>
            <w:noWrap/>
            <w:vAlign w:val="center"/>
            <w:hideMark/>
          </w:tcPr>
          <w:p w14:paraId="0C66EF91" w14:textId="726762B1"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20A45DD" w14:textId="29052C0D"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p>
        </w:tc>
        <w:tc>
          <w:tcPr>
            <w:tcW w:w="2551" w:type="dxa"/>
            <w:vAlign w:val="center"/>
          </w:tcPr>
          <w:p w14:paraId="5E4BBADF" w14:textId="7953BCB6"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481CAF93"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60D1EC7D" w14:textId="4D21EB1D"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1D49A7B4" w14:textId="547E4FF8" w:rsidTr="000544A6">
        <w:trPr>
          <w:trHeight w:val="284"/>
          <w:jc w:val="center"/>
        </w:trPr>
        <w:tc>
          <w:tcPr>
            <w:tcW w:w="1838" w:type="dxa"/>
            <w:shd w:val="clear" w:color="auto" w:fill="auto"/>
            <w:noWrap/>
            <w:vAlign w:val="center"/>
          </w:tcPr>
          <w:p w14:paraId="5510B0FF" w14:textId="71F13241"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Bighorn sheep</w:t>
            </w:r>
          </w:p>
        </w:tc>
        <w:tc>
          <w:tcPr>
            <w:tcW w:w="1843" w:type="dxa"/>
            <w:shd w:val="clear" w:color="auto" w:fill="auto"/>
            <w:noWrap/>
            <w:vAlign w:val="center"/>
          </w:tcPr>
          <w:p w14:paraId="7C631527" w14:textId="758C244F" w:rsidR="001B4E8F" w:rsidRPr="0008231C" w:rsidRDefault="001B4E8F"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Ovis</w:t>
            </w:r>
            <w:proofErr w:type="spellEnd"/>
            <w:r w:rsidRPr="0008231C">
              <w:rPr>
                <w:rFonts w:ascii="Palatino Linotype" w:hAnsi="Palatino Linotype"/>
                <w:i/>
                <w:sz w:val="16"/>
                <w:szCs w:val="16"/>
              </w:rPr>
              <w:t xml:space="preserve"> Canadensis</w:t>
            </w:r>
          </w:p>
        </w:tc>
        <w:tc>
          <w:tcPr>
            <w:tcW w:w="992" w:type="dxa"/>
            <w:shd w:val="clear" w:color="auto" w:fill="00B050"/>
            <w:noWrap/>
            <w:vAlign w:val="center"/>
          </w:tcPr>
          <w:p w14:paraId="002F764D" w14:textId="3E92E8BD"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37DA28A3" w14:textId="4A006025" w:rsidR="001B4E8F" w:rsidRPr="0008231C" w:rsidRDefault="001B4E8F" w:rsidP="00093384">
            <w:pPr>
              <w:spacing w:after="0" w:line="240" w:lineRule="auto"/>
              <w:rPr>
                <w:rFonts w:ascii="Palatino Linotype" w:hAnsi="Palatino Linotype"/>
                <w:sz w:val="16"/>
                <w:szCs w:val="16"/>
              </w:rPr>
            </w:pPr>
          </w:p>
        </w:tc>
        <w:tc>
          <w:tcPr>
            <w:tcW w:w="2551" w:type="dxa"/>
            <w:vAlign w:val="center"/>
          </w:tcPr>
          <w:p w14:paraId="4755C5B0" w14:textId="31218C7B"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mendeley":{"formattedCitation":"&lt;sup&gt;44&lt;/sup&gt;","plainTextFormattedCitation":"44","previouslyFormattedCitation":"&lt;sup&gt;45&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4</w:t>
            </w:r>
            <w:r w:rsidRPr="0008231C">
              <w:rPr>
                <w:rFonts w:ascii="Palatino Linotype" w:hAnsi="Palatino Linotype"/>
                <w:sz w:val="16"/>
                <w:szCs w:val="16"/>
              </w:rPr>
              <w:fldChar w:fldCharType="end"/>
            </w:r>
          </w:p>
        </w:tc>
        <w:tc>
          <w:tcPr>
            <w:tcW w:w="2268" w:type="dxa"/>
            <w:vAlign w:val="center"/>
          </w:tcPr>
          <w:p w14:paraId="408DDC4F" w14:textId="37A425B4"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0CCEB98F" w14:textId="33F8FC3B"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4107DE31" w14:textId="77777777" w:rsidTr="000544A6">
        <w:trPr>
          <w:trHeight w:val="284"/>
          <w:jc w:val="center"/>
        </w:trPr>
        <w:tc>
          <w:tcPr>
            <w:tcW w:w="1838" w:type="dxa"/>
            <w:shd w:val="clear" w:color="auto" w:fill="auto"/>
            <w:noWrap/>
            <w:vAlign w:val="center"/>
          </w:tcPr>
          <w:p w14:paraId="39B9C5EF" w14:textId="7D6DCA67"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North American deer mouse</w:t>
            </w:r>
          </w:p>
        </w:tc>
        <w:tc>
          <w:tcPr>
            <w:tcW w:w="1843" w:type="dxa"/>
            <w:shd w:val="clear" w:color="auto" w:fill="auto"/>
            <w:noWrap/>
            <w:vAlign w:val="center"/>
          </w:tcPr>
          <w:p w14:paraId="26EB2D47" w14:textId="3E527638" w:rsidR="001B4E8F" w:rsidRPr="0008231C" w:rsidRDefault="001B4E8F"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Peromysc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maniculatus</w:t>
            </w:r>
            <w:proofErr w:type="spellEnd"/>
          </w:p>
        </w:tc>
        <w:tc>
          <w:tcPr>
            <w:tcW w:w="992" w:type="dxa"/>
            <w:shd w:val="clear" w:color="auto" w:fill="00B050"/>
            <w:noWrap/>
            <w:vAlign w:val="center"/>
          </w:tcPr>
          <w:p w14:paraId="2734D343" w14:textId="682BA040"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30997C58" w14:textId="63AC6A51"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mendeley":{"formattedCitation":"&lt;sup&gt;44&lt;/sup&gt;","plainTextFormattedCitation":"44","previouslyFormattedCitation":"&lt;sup&gt;45&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4</w:t>
            </w:r>
            <w:r w:rsidRPr="0008231C">
              <w:rPr>
                <w:rFonts w:ascii="Palatino Linotype" w:hAnsi="Palatino Linotype"/>
                <w:sz w:val="16"/>
                <w:szCs w:val="16"/>
              </w:rPr>
              <w:fldChar w:fldCharType="end"/>
            </w:r>
            <w:r w:rsidRPr="0008231C">
              <w:rPr>
                <w:rFonts w:ascii="Palatino Linotype" w:hAnsi="Palatino Linotype"/>
                <w:sz w:val="16"/>
                <w:szCs w:val="16"/>
              </w:rPr>
              <w:t xml:space="preserve"> </w:t>
            </w:r>
            <w:r w:rsidR="005D33C1" w:rsidRPr="0008231C">
              <w:rPr>
                <w:rFonts w:ascii="Palatino Linotype" w:hAnsi="Palatino Linotype"/>
                <w:sz w:val="16"/>
                <w:szCs w:val="16"/>
              </w:rPr>
              <w:t>(stated small mammals killed in</w:t>
            </w:r>
            <w:r w:rsidR="005D33C1"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mendeley":{"formattedCitation":"&lt;sup&gt;44&lt;/sup&gt;","plainTextFormattedCitation":"44","previouslyFormattedCitation":"&lt;sup&gt;45&lt;/sup&gt;"},"properties":{"noteIndex":0},"schema":"https://github.com/citation-style-language/schema/raw/master/csl-citation.json"}</w:instrText>
            </w:r>
            <w:r w:rsidR="005D33C1"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44</w:t>
            </w:r>
            <w:r w:rsidR="005D33C1" w:rsidRPr="0008231C">
              <w:rPr>
                <w:rFonts w:ascii="Palatino Linotype" w:hAnsi="Palatino Linotype"/>
                <w:sz w:val="16"/>
                <w:szCs w:val="16"/>
              </w:rPr>
              <w:fldChar w:fldCharType="end"/>
            </w:r>
            <w:r w:rsidR="005D33C1" w:rsidRPr="0008231C">
              <w:rPr>
                <w:rFonts w:ascii="Palatino Linotype" w:hAnsi="Palatino Linotype"/>
                <w:sz w:val="16"/>
                <w:szCs w:val="16"/>
              </w:rPr>
              <w:t>, only named in a review by same authors</w:t>
            </w:r>
            <w:r w:rsidR="005D33C1"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525/bio.2010.60.4.8","ISSN":"1525-3244","author":[{"dropping-particle":"","family":"Gehring","given":"Thomas M.","non-dropping-particle":"","parse-names":false,"suffix":""},{"dropping-particle":"","family":"VerCauteren","given":"Kurt C.","non-dropping-particle":"","parse-names":false,"suffix":""},{"dropping-particle":"","family":"Landry","given":"Jean-Marc","non-dropping-particle":"","parse-names":false,"suffix":""}],"container-title":"BioScience","id":"ITEM-1","issue":"4","issued":{"date-parts":[["2010","4","1"]]},"page":"299-308","publisher":"Narnia","title":"Livestock protection dogs in the 21st century: Is an ancient tool relevant to modern conservation challenges?","type":"article-journal","volume":"60"},"uris":["http://www.mendeley.com/documents/?uuid=99b69210-044e-30a6-96a4-ae6b6ef5be36"]}],"mendeley":{"formattedCitation":"&lt;sup&gt;45&lt;/sup&gt;","plainTextFormattedCitation":"45","previouslyFormattedCitation":"&lt;sup&gt;46&lt;/sup&gt;"},"properties":{"noteIndex":0},"schema":"https://github.com/citation-style-language/schema/raw/master/csl-citation.json"}</w:instrText>
            </w:r>
            <w:r w:rsidR="005D33C1"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45</w:t>
            </w:r>
            <w:r w:rsidR="005D33C1" w:rsidRPr="0008231C">
              <w:rPr>
                <w:rFonts w:ascii="Palatino Linotype" w:hAnsi="Palatino Linotype"/>
                <w:sz w:val="16"/>
                <w:szCs w:val="16"/>
              </w:rPr>
              <w:fldChar w:fldCharType="end"/>
            </w:r>
            <w:r w:rsidR="005D33C1" w:rsidRPr="0008231C">
              <w:rPr>
                <w:rFonts w:ascii="Palatino Linotype" w:hAnsi="Palatino Linotype"/>
                <w:sz w:val="16"/>
                <w:szCs w:val="16"/>
              </w:rPr>
              <w:t>)</w:t>
            </w:r>
          </w:p>
        </w:tc>
        <w:tc>
          <w:tcPr>
            <w:tcW w:w="2551" w:type="dxa"/>
            <w:vAlign w:val="center"/>
          </w:tcPr>
          <w:p w14:paraId="0B440EFE" w14:textId="5C45542B"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Unknown if anecdotal reduction in sightings is a spatial response or abundance effect</w:t>
            </w:r>
            <w:r w:rsidR="008016E6"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id":"ITEM-2","itemData":{"DOI":"10.1525/bio.2010.60.4.8","ISSN":"1525-3244","author":[{"dropping-particle":"","family":"Gehring","given":"Thomas M.","non-dropping-particle":"","parse-names":false,"suffix":""},{"dropping-particle":"","family":"VerCauteren","given":"Kurt C.","non-dropping-particle":"","parse-names":false,"suffix":""},{"dropping-particle":"","family":"Landry","given":"Jean-Marc","non-dropping-particle":"","parse-names":false,"suffix":""}],"container-title":"BioScience","id":"ITEM-2","issue":"4","issued":{"date-parts":[["2010","4","1"]]},"page":"299-308","publisher":"Narnia","title":"Livestock protection dogs in the 21st century: Is an ancient tool relevant to modern conservation challenges?","type":"article-journal","volume":"60"},"uris":["http://www.mendeley.com/documents/?uuid=99b69210-044e-30a6-96a4-ae6b6ef5be36"]}],"mendeley":{"formattedCitation":"&lt;sup&gt;44,45&lt;/sup&gt;","plainTextFormattedCitation":"44,45","previouslyFormattedCitation":"&lt;sup&gt;45,46&lt;/sup&gt;"},"properties":{"noteIndex":0},"schema":"https://github.com/citation-style-language/schema/raw/master/csl-citation.json"}</w:instrText>
            </w:r>
            <w:r w:rsidR="008016E6"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4,45</w:t>
            </w:r>
            <w:r w:rsidR="008016E6" w:rsidRPr="0008231C">
              <w:rPr>
                <w:rFonts w:ascii="Palatino Linotype" w:hAnsi="Palatino Linotype"/>
                <w:sz w:val="16"/>
                <w:szCs w:val="16"/>
              </w:rPr>
              <w:fldChar w:fldCharType="end"/>
            </w:r>
          </w:p>
        </w:tc>
        <w:tc>
          <w:tcPr>
            <w:tcW w:w="2268" w:type="dxa"/>
            <w:vAlign w:val="center"/>
          </w:tcPr>
          <w:p w14:paraId="4CFFE3A4" w14:textId="64FFE7FA"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Unknown if anecdotal reduction in sightings is a spatial response or abundance effect</w:t>
            </w:r>
            <w:r w:rsidR="008016E6"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id":"ITEM-2","itemData":{"DOI":"10.1525/bio.2010.60.4.8","ISSN":"1525-3244","author":[{"dropping-particle":"","family":"Gehring","given":"Thomas M.","non-dropping-particle":"","parse-names":false,"suffix":""},{"dropping-particle":"","family":"VerCauteren","given":"Kurt C.","non-dropping-particle":"","parse-names":false,"suffix":""},{"dropping-particle":"","family":"Landry","given":"Jean-Marc","non-dropping-particle":"","parse-names":false,"suffix":""}],"container-title":"BioScience","id":"ITEM-2","issue":"4","issued":{"date-parts":[["2010","4","1"]]},"page":"299-308","publisher":"Narnia","title":"Livestock protection dogs in the 21st century: Is an ancient tool relevant to modern conservation challenges?","type":"article-journal","volume":"60"},"uris":["http://www.mendeley.com/documents/?uuid=99b69210-044e-30a6-96a4-ae6b6ef5be36"]}],"mendeley":{"formattedCitation":"&lt;sup&gt;44,45&lt;/sup&gt;","plainTextFormattedCitation":"44,45","previouslyFormattedCitation":"&lt;sup&gt;45,46&lt;/sup&gt;"},"properties":{"noteIndex":0},"schema":"https://github.com/citation-style-language/schema/raw/master/csl-citation.json"}</w:instrText>
            </w:r>
            <w:r w:rsidR="008016E6"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44,45</w:t>
            </w:r>
            <w:r w:rsidR="008016E6" w:rsidRPr="0008231C">
              <w:rPr>
                <w:rFonts w:ascii="Palatino Linotype" w:hAnsi="Palatino Linotype"/>
                <w:sz w:val="16"/>
                <w:szCs w:val="16"/>
              </w:rPr>
              <w:fldChar w:fldCharType="end"/>
            </w:r>
          </w:p>
        </w:tc>
        <w:tc>
          <w:tcPr>
            <w:tcW w:w="993" w:type="dxa"/>
            <w:vAlign w:val="center"/>
          </w:tcPr>
          <w:p w14:paraId="0FCCDB5B" w14:textId="4FAB65D0"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2961718E" w14:textId="038D7D5E" w:rsidTr="000544A6">
        <w:trPr>
          <w:trHeight w:val="284"/>
          <w:jc w:val="center"/>
        </w:trPr>
        <w:tc>
          <w:tcPr>
            <w:tcW w:w="1838" w:type="dxa"/>
            <w:shd w:val="clear" w:color="auto" w:fill="auto"/>
            <w:noWrap/>
            <w:vAlign w:val="center"/>
            <w:hideMark/>
          </w:tcPr>
          <w:p w14:paraId="4127B7B5" w14:textId="21577A3B"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mmon warthog</w:t>
            </w:r>
          </w:p>
        </w:tc>
        <w:tc>
          <w:tcPr>
            <w:tcW w:w="1843" w:type="dxa"/>
            <w:shd w:val="clear" w:color="auto" w:fill="auto"/>
            <w:noWrap/>
            <w:vAlign w:val="center"/>
            <w:hideMark/>
          </w:tcPr>
          <w:p w14:paraId="2BBF6F20" w14:textId="6B4AB8B6" w:rsidR="001B4E8F" w:rsidRPr="0008231C" w:rsidRDefault="001B4E8F"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Phacochoerus africanus</w:t>
            </w:r>
          </w:p>
        </w:tc>
        <w:tc>
          <w:tcPr>
            <w:tcW w:w="992" w:type="dxa"/>
            <w:shd w:val="clear" w:color="auto" w:fill="00B050"/>
            <w:noWrap/>
            <w:vAlign w:val="center"/>
            <w:hideMark/>
          </w:tcPr>
          <w:p w14:paraId="6A16E654" w14:textId="18846208"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C8663C5" w14:textId="77D304D6"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1613AC0E" w14:textId="5DB22E5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1D55B33F"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660F42BB" w14:textId="653AF1B4"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6B472CA9" w14:textId="32FD9452" w:rsidTr="000544A6">
        <w:trPr>
          <w:trHeight w:val="284"/>
          <w:jc w:val="center"/>
        </w:trPr>
        <w:tc>
          <w:tcPr>
            <w:tcW w:w="1838" w:type="dxa"/>
            <w:shd w:val="clear" w:color="auto" w:fill="auto"/>
            <w:noWrap/>
            <w:vAlign w:val="center"/>
            <w:hideMark/>
          </w:tcPr>
          <w:p w14:paraId="1A4E1FD1" w14:textId="0BA8C930"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Bush pig</w:t>
            </w:r>
          </w:p>
        </w:tc>
        <w:tc>
          <w:tcPr>
            <w:tcW w:w="1843" w:type="dxa"/>
            <w:shd w:val="clear" w:color="auto" w:fill="auto"/>
            <w:noWrap/>
            <w:vAlign w:val="center"/>
            <w:hideMark/>
          </w:tcPr>
          <w:p w14:paraId="4227567D" w14:textId="2A80E8B0"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Potamochoer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larvatus</w:t>
            </w:r>
            <w:proofErr w:type="spellEnd"/>
          </w:p>
        </w:tc>
        <w:tc>
          <w:tcPr>
            <w:tcW w:w="992" w:type="dxa"/>
            <w:shd w:val="clear" w:color="auto" w:fill="00B050"/>
            <w:noWrap/>
            <w:vAlign w:val="center"/>
            <w:hideMark/>
          </w:tcPr>
          <w:p w14:paraId="7A2DD0C6" w14:textId="1943BC08"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3E7203CF" w14:textId="1A504F33"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1C6CFC50" w14:textId="2CDD180C"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465BC276"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452FE3A8" w14:textId="09187E0F"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3E731C50" w14:textId="63F8EEFF" w:rsidTr="000544A6">
        <w:trPr>
          <w:trHeight w:val="284"/>
          <w:jc w:val="center"/>
        </w:trPr>
        <w:tc>
          <w:tcPr>
            <w:tcW w:w="1838" w:type="dxa"/>
            <w:shd w:val="clear" w:color="auto" w:fill="auto"/>
            <w:noWrap/>
            <w:vAlign w:val="center"/>
            <w:hideMark/>
          </w:tcPr>
          <w:p w14:paraId="2489378C" w14:textId="4EA773F6"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Rock hyrax</w:t>
            </w:r>
          </w:p>
        </w:tc>
        <w:tc>
          <w:tcPr>
            <w:tcW w:w="1843" w:type="dxa"/>
            <w:shd w:val="clear" w:color="auto" w:fill="auto"/>
            <w:noWrap/>
            <w:vAlign w:val="center"/>
            <w:hideMark/>
          </w:tcPr>
          <w:p w14:paraId="3F24BBEB" w14:textId="30FE3100"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Procavi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capensis</w:t>
            </w:r>
            <w:proofErr w:type="spellEnd"/>
          </w:p>
        </w:tc>
        <w:tc>
          <w:tcPr>
            <w:tcW w:w="992" w:type="dxa"/>
            <w:shd w:val="clear" w:color="auto" w:fill="00B050"/>
            <w:noWrap/>
            <w:vAlign w:val="center"/>
            <w:hideMark/>
          </w:tcPr>
          <w:p w14:paraId="7F49F9D6" w14:textId="1A833412"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1FF6CA5" w14:textId="22B2E50E"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Binge","given":"Elizabeth Naudé","non-dropping-particle":"","parse-names":false,"suffix":""}],"id":"ITEM-1","issued":{"date-parts":[["2017"]]},"publisher":"University of Cape Town","title":"Guarding dogs as a mitigation tool in human-wildlife conflict. Case study: The Anatolian Shepherd Dog breeding project in Namaqua National Park","type":"thesis"},"uris":["http://www.mendeley.com/documents/?uuid=b1a9f435-789e-3fcf-97e2-213011fcd8c2"]}],"mendeley":{"formattedCitation":"&lt;sup&gt;23&lt;/sup&gt;","plainTextFormattedCitation":"23","previouslyFormattedCitation":"&lt;sup&gt;2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3</w:t>
            </w:r>
            <w:r w:rsidRPr="0008231C">
              <w:rPr>
                <w:rFonts w:ascii="Palatino Linotype" w:hAnsi="Palatino Linotype"/>
                <w:sz w:val="16"/>
                <w:szCs w:val="16"/>
              </w:rPr>
              <w:fldChar w:fldCharType="end"/>
            </w:r>
            <w:r w:rsidRPr="0008231C">
              <w:rPr>
                <w:rFonts w:ascii="Palatino Linotype" w:hAnsi="Palatino Linotype"/>
                <w:sz w:val="16"/>
                <w:szCs w:val="16"/>
              </w:rPr>
              <w:t>, 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p>
        </w:tc>
        <w:tc>
          <w:tcPr>
            <w:tcW w:w="2551" w:type="dxa"/>
            <w:vAlign w:val="center"/>
          </w:tcPr>
          <w:p w14:paraId="6D6384FC" w14:textId="7777777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5DD3C642"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5FF59995" w14:textId="6B9F059E"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1F002068" w14:textId="77777777" w:rsidTr="000544A6">
        <w:trPr>
          <w:trHeight w:val="284"/>
          <w:jc w:val="center"/>
        </w:trPr>
        <w:tc>
          <w:tcPr>
            <w:tcW w:w="1838" w:type="dxa"/>
            <w:shd w:val="clear" w:color="auto" w:fill="auto"/>
            <w:noWrap/>
            <w:vAlign w:val="center"/>
          </w:tcPr>
          <w:p w14:paraId="3A0C21F5" w14:textId="2A0045EB"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Raccoon</w:t>
            </w:r>
          </w:p>
        </w:tc>
        <w:tc>
          <w:tcPr>
            <w:tcW w:w="1843" w:type="dxa"/>
            <w:shd w:val="clear" w:color="auto" w:fill="auto"/>
            <w:noWrap/>
            <w:vAlign w:val="center"/>
          </w:tcPr>
          <w:p w14:paraId="7E7F8D8A" w14:textId="7CC1EFE2" w:rsidR="001B4E8F" w:rsidRPr="0008231C" w:rsidRDefault="001B4E8F" w:rsidP="00093384">
            <w:pPr>
              <w:spacing w:after="0" w:line="240" w:lineRule="auto"/>
              <w:rPr>
                <w:rFonts w:ascii="Palatino Linotype" w:hAnsi="Palatino Linotype"/>
                <w:i/>
                <w:sz w:val="16"/>
                <w:szCs w:val="16"/>
              </w:rPr>
            </w:pPr>
            <w:r w:rsidRPr="0008231C">
              <w:rPr>
                <w:rFonts w:ascii="Palatino Linotype" w:hAnsi="Palatino Linotype"/>
                <w:i/>
                <w:sz w:val="16"/>
                <w:szCs w:val="16"/>
              </w:rPr>
              <w:t xml:space="preserve">Procyon </w:t>
            </w:r>
            <w:proofErr w:type="spellStart"/>
            <w:r w:rsidRPr="0008231C">
              <w:rPr>
                <w:rFonts w:ascii="Palatino Linotype" w:hAnsi="Palatino Linotype"/>
                <w:i/>
                <w:sz w:val="16"/>
                <w:szCs w:val="16"/>
              </w:rPr>
              <w:t>lotor</w:t>
            </w:r>
            <w:proofErr w:type="spellEnd"/>
          </w:p>
        </w:tc>
        <w:tc>
          <w:tcPr>
            <w:tcW w:w="992" w:type="dxa"/>
            <w:shd w:val="clear" w:color="auto" w:fill="00B050"/>
            <w:noWrap/>
            <w:vAlign w:val="center"/>
          </w:tcPr>
          <w:p w14:paraId="7E65E9A8" w14:textId="371C9DC0"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26C1BC0F" w14:textId="544B97A2"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1","issue":"8","issued":{"date-parts":[["2010","1","21"]]},"page":"715-721","publisher":"CSIRO PUBLISHING","title":"Utility of livestock-protection dogs for deterring wildlife from cattle farms","type":"article-journal","volume":"37"},"uris":["http://www.mendeley.com/documents/?uuid=7d27921e-150a-3d7b-914c-f403e3e681b0"]}],"mendeley":{"formattedCitation":"&lt;sup&gt;9&lt;/sup&gt;","plainTextFormattedCitation":"9","previouslyFormattedCitation":"&lt;sup&gt;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Pr="0008231C">
              <w:rPr>
                <w:rFonts w:ascii="Palatino Linotype" w:hAnsi="Palatino Linotype"/>
                <w:noProof/>
                <w:sz w:val="16"/>
                <w:szCs w:val="16"/>
                <w:vertAlign w:val="superscript"/>
              </w:rPr>
              <w:t>9</w:t>
            </w:r>
            <w:r w:rsidRPr="0008231C">
              <w:rPr>
                <w:rFonts w:ascii="Palatino Linotype" w:hAnsi="Palatino Linotype"/>
                <w:sz w:val="16"/>
                <w:szCs w:val="16"/>
              </w:rPr>
              <w:fldChar w:fldCharType="end"/>
            </w:r>
          </w:p>
        </w:tc>
        <w:tc>
          <w:tcPr>
            <w:tcW w:w="2551" w:type="dxa"/>
            <w:vAlign w:val="center"/>
          </w:tcPr>
          <w:p w14:paraId="71583FD2" w14:textId="56DBFA5A"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26076/0d01-xz26","abstract":"The use of livestock guardian dogs (Canis lupus familiaris; LGDs) to deter predators from preying on domestic sheep (Ovis aries) and goat (Capra spp.) herds continues to increase across the United States. Most research regarding the efficacy of LGDs has been based on queries of rancher satisfaction with LGD performance, yet little is known regarding LGD influence on mesocarnivores, including those species against which they protect livestock. Here, we provide some preliminary observations regarding the effect of LGDs deployed with sheep and goat herds from May 2016 to April 2017 on the detected activity of mesocarnivores within occupied pastures on a 2,027-ha ranch in Menard County, central Texas, USA. Specifically, we were interested in learning if the presence of LGDs might affect the activity of nontarget mesocarnivores (i.e., mammalian predators that do not pose a predation threat to sheep or goats) apart from carnivores that do. To conduct this research, we deployed global positioning system radio-collars on 4 LGDs to record their positions and evaluate their spatial distribution across the ranch over the course of the study. To detect and quantify the presence of these carnivores across the ranch, we established a grid of remote cameras that continuously surveyed for their presence over the course of a year. We detected 8 mesocarnivore species and documented variable effects on activity by each species in relation to the locations of the radio-marked LGDs. Environmental factors rather than LGD presence accounted for most of the variation we observed in mesocarnivore activity. Mesocarnivore activity was also highest in areas without livestock. For those concerned with livestock-wildlife coexistence, our results suggest that LGD presence does not alter the activity of mesocarnivores not typically identified as a threat to sheep and goats. For those managing for livestock predation, our results suggest that LGD presence may negatively influence the activity of bobcats (Lynx rufus), though this effect was not independent from the influence of elevation.","author":[{"dropping-particle":"","family":"Bromen","given":"Nicholas A.","non-dropping-particle":"","parse-names":false,"suffix":""},{"dropping-particle":"","family":"French","given":"Justin T.","non-dropping-particle":"","parse-names":false,"suffix":""},{"dropping-particle":"","family":"Walker","given":"John W.","non-dropping-particle":"","parse-names":false,"suffix":""},{"dropping-particle":"","family":"Tomeček","given":"John M.","non-dropping-particle":"","parse-names":false,"suffix":""}],"container-title":"Human-Wildlife Interactions","id":"ITEM-1","issue":"1","issued":{"date-parts":[["2019"]]},"note":"· \nIn Texas – put GPS collars\non 4 LGDs and set up a camera trapping grid. Surveyed for a year\n\n\n· \nEnvironmental factors more\nthan LGD presence accounted for most of the variation in non-target mesocarnivore\nactivity\n\n\n· \nFor target species assessed\n– bobcat activity was negatively influenced by LGD presence, though elevation\nhad a stronger effect on their activity than LGDs. Slope, elevation, and canopy\ncover represent key aspects of habitat for the guild – influenced mesocarnivore\nactivity patterns.\n\n\n· \nLivestock were at higher\nelevations, which is unfavourable to bobcats and gray foxes. LGDs remain close\nto bonded livestock and suggests the strategic placement of livestock may also\nassist in minimising contact between LGDs and mesocarnivores of depredation concern.\n\n\n· \nThus, LGDs can operate\nwithout significantly disrupting nontarget mesocarnivore species, thereby\nfulfilling needs of agricultural producers and conservationists alike.\n\n\n· \nIf it should be observed\nthat LGDs strongly influence the abundance, activity patterns, or presence of\neconomically valuable game species in the state, such as white-tailed deer or\nwild turkeys, then such effects may potentially exceed local human tolerance\nfor LGDs.","page":"29-41","publisher":"Jack H. Berryman Institute","title":"Spatial relationships between livestock guardian dogs and mesocarnivores in central Texas","type":"article-journal","volume":"13"},"uris":["http://www.mendeley.com/documents/?uuid=7d529362-56b5-33e3-aee5-bb77e99e511e"]}],"mendeley":{"formattedCitation":"&lt;sup&gt;29&lt;/sup&gt;","plainTextFormattedCitation":"29","previouslyFormattedCitation":"&lt;sup&gt;30&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lang w:val="es-ES_tradnl"/>
              </w:rPr>
              <w:t>29</w:t>
            </w:r>
            <w:r w:rsidRPr="0008231C">
              <w:rPr>
                <w:rFonts w:ascii="Palatino Linotype" w:hAnsi="Palatino Linotype"/>
                <w:sz w:val="16"/>
                <w:szCs w:val="16"/>
              </w:rPr>
              <w:fldChar w:fldCharType="end"/>
            </w:r>
          </w:p>
        </w:tc>
        <w:tc>
          <w:tcPr>
            <w:tcW w:w="2268" w:type="dxa"/>
            <w:vAlign w:val="center"/>
          </w:tcPr>
          <w:p w14:paraId="61955A37"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39B2E4CB" w14:textId="605EA582"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lang w:val="es-ES_tradnl"/>
              </w:rPr>
              <w:t>Y</w:t>
            </w:r>
          </w:p>
        </w:tc>
      </w:tr>
      <w:tr w:rsidR="001B4E8F" w:rsidRPr="0008231C" w14:paraId="194515E5" w14:textId="77777777" w:rsidTr="000544A6">
        <w:trPr>
          <w:trHeight w:val="284"/>
          <w:jc w:val="center"/>
        </w:trPr>
        <w:tc>
          <w:tcPr>
            <w:tcW w:w="1838" w:type="dxa"/>
            <w:shd w:val="clear" w:color="auto" w:fill="auto"/>
            <w:noWrap/>
            <w:vAlign w:val="center"/>
          </w:tcPr>
          <w:p w14:paraId="52397DDC" w14:textId="18ED3D8A"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 xml:space="preserve">Southern </w:t>
            </w:r>
            <w:proofErr w:type="spellStart"/>
            <w:r w:rsidRPr="0008231C">
              <w:rPr>
                <w:rFonts w:ascii="Palatino Linotype" w:hAnsi="Palatino Linotype"/>
                <w:sz w:val="16"/>
                <w:szCs w:val="16"/>
              </w:rPr>
              <w:t>pudu</w:t>
            </w:r>
            <w:proofErr w:type="spellEnd"/>
          </w:p>
        </w:tc>
        <w:tc>
          <w:tcPr>
            <w:tcW w:w="1843" w:type="dxa"/>
            <w:shd w:val="clear" w:color="auto" w:fill="auto"/>
            <w:noWrap/>
            <w:vAlign w:val="center"/>
          </w:tcPr>
          <w:p w14:paraId="029E5331" w14:textId="4E2FFE2F" w:rsidR="001B4E8F" w:rsidRPr="0008231C" w:rsidRDefault="001B4E8F"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Pudu</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puda</w:t>
            </w:r>
            <w:proofErr w:type="spellEnd"/>
          </w:p>
        </w:tc>
        <w:tc>
          <w:tcPr>
            <w:tcW w:w="992" w:type="dxa"/>
            <w:shd w:val="clear" w:color="auto" w:fill="92D050"/>
            <w:noWrap/>
            <w:vAlign w:val="center"/>
          </w:tcPr>
          <w:p w14:paraId="0EEA325B" w14:textId="22373E19"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NT</w:t>
            </w:r>
          </w:p>
        </w:tc>
        <w:tc>
          <w:tcPr>
            <w:tcW w:w="2977" w:type="dxa"/>
            <w:shd w:val="clear" w:color="auto" w:fill="auto"/>
            <w:vAlign w:val="center"/>
          </w:tcPr>
          <w:p w14:paraId="499A7F56" w14:textId="682971D0"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lt;sup&gt;27&lt;/sup&gt;","plainTextFormattedCitation":"27","previouslyFormattedCitation":"&lt;sup&gt;2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7</w:t>
            </w:r>
            <w:r w:rsidRPr="0008231C">
              <w:rPr>
                <w:rFonts w:ascii="Palatino Linotype" w:hAnsi="Palatino Linotype"/>
                <w:sz w:val="16"/>
                <w:szCs w:val="16"/>
              </w:rPr>
              <w:fldChar w:fldCharType="end"/>
            </w:r>
          </w:p>
        </w:tc>
        <w:tc>
          <w:tcPr>
            <w:tcW w:w="2551" w:type="dxa"/>
            <w:vAlign w:val="center"/>
          </w:tcPr>
          <w:p w14:paraId="4713F283" w14:textId="7777777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634B777C"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6133BF77" w14:textId="20A299A6"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31734CDD" w14:textId="5E9A0FB0" w:rsidTr="000544A6">
        <w:trPr>
          <w:trHeight w:val="284"/>
          <w:jc w:val="center"/>
        </w:trPr>
        <w:tc>
          <w:tcPr>
            <w:tcW w:w="1838" w:type="dxa"/>
            <w:shd w:val="clear" w:color="auto" w:fill="auto"/>
            <w:noWrap/>
            <w:vAlign w:val="center"/>
            <w:hideMark/>
          </w:tcPr>
          <w:p w14:paraId="6111FF27" w14:textId="0230AE7D"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Reindeer</w:t>
            </w:r>
          </w:p>
        </w:tc>
        <w:tc>
          <w:tcPr>
            <w:tcW w:w="1843" w:type="dxa"/>
            <w:shd w:val="clear" w:color="auto" w:fill="auto"/>
            <w:noWrap/>
            <w:vAlign w:val="center"/>
            <w:hideMark/>
          </w:tcPr>
          <w:p w14:paraId="0A76700F" w14:textId="171C9044" w:rsidR="001B4E8F" w:rsidRPr="0008231C" w:rsidRDefault="001B4E8F"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Rangifer </w:t>
            </w:r>
            <w:proofErr w:type="spellStart"/>
            <w:r w:rsidRPr="0008231C">
              <w:rPr>
                <w:rFonts w:ascii="Palatino Linotype" w:hAnsi="Palatino Linotype"/>
                <w:i/>
                <w:sz w:val="16"/>
                <w:szCs w:val="16"/>
              </w:rPr>
              <w:t>tarandus</w:t>
            </w:r>
            <w:proofErr w:type="spellEnd"/>
          </w:p>
        </w:tc>
        <w:tc>
          <w:tcPr>
            <w:tcW w:w="992" w:type="dxa"/>
            <w:shd w:val="clear" w:color="auto" w:fill="00B050"/>
            <w:noWrap/>
            <w:vAlign w:val="center"/>
            <w:hideMark/>
          </w:tcPr>
          <w:p w14:paraId="7CB5B0B5" w14:textId="34E079BA"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4C298DFD" w14:textId="54FA999E"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Hansen","given":"Inger","non-dropping-particle":"","parse-names":false,"suffix":""},{"dropping-particle":"","family":"Bakken","given":"Morten","non-dropping-particle":"","parse-names":false,"suffix":""}],"container-title":"Rangeland Ecology &amp; Management","id":"ITEM-1","issue":"1","issued":{"date-parts":[["1999"]]},"page":"2-6","title":"Livestock-guarding dogs in Norway. 1. Interactions","type":"article-journal","volume":"52"},"uris":["http://www.mendeley.com/documents/?uuid=1e792209-f644-3e04-b446-18e975e6fcd2"]}],"mendeley":{"formattedCitation":"&lt;sup&gt;31&lt;/sup&gt;","plainTextFormattedCitation":"31","previouslyFormattedCitation":"&lt;sup&gt;32&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1</w:t>
            </w:r>
            <w:r w:rsidRPr="0008231C">
              <w:rPr>
                <w:rFonts w:ascii="Palatino Linotype" w:hAnsi="Palatino Linotype"/>
                <w:sz w:val="16"/>
                <w:szCs w:val="16"/>
              </w:rPr>
              <w:fldChar w:fldCharType="end"/>
            </w:r>
          </w:p>
        </w:tc>
        <w:tc>
          <w:tcPr>
            <w:tcW w:w="2551" w:type="dxa"/>
            <w:vAlign w:val="center"/>
          </w:tcPr>
          <w:p w14:paraId="6EC525CB" w14:textId="7777777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46913B1B"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5758B565" w14:textId="662A5CA2"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51108C0D" w14:textId="71466413" w:rsidTr="000544A6">
        <w:trPr>
          <w:trHeight w:val="284"/>
          <w:jc w:val="center"/>
        </w:trPr>
        <w:tc>
          <w:tcPr>
            <w:tcW w:w="1838" w:type="dxa"/>
            <w:shd w:val="clear" w:color="auto" w:fill="auto"/>
            <w:noWrap/>
            <w:vAlign w:val="center"/>
            <w:hideMark/>
          </w:tcPr>
          <w:p w14:paraId="2F588DAF" w14:textId="0E51760C"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Steenbok</w:t>
            </w:r>
          </w:p>
        </w:tc>
        <w:tc>
          <w:tcPr>
            <w:tcW w:w="1843" w:type="dxa"/>
            <w:shd w:val="clear" w:color="auto" w:fill="auto"/>
            <w:noWrap/>
            <w:vAlign w:val="center"/>
            <w:hideMark/>
          </w:tcPr>
          <w:p w14:paraId="73402C6B" w14:textId="1BFDC42C"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Raphicer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campestris</w:t>
            </w:r>
            <w:proofErr w:type="spellEnd"/>
          </w:p>
        </w:tc>
        <w:tc>
          <w:tcPr>
            <w:tcW w:w="992" w:type="dxa"/>
            <w:shd w:val="clear" w:color="auto" w:fill="00B050"/>
            <w:noWrap/>
            <w:vAlign w:val="center"/>
            <w:hideMark/>
          </w:tcPr>
          <w:p w14:paraId="7FF4E766" w14:textId="0839CC19"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4538A309" w14:textId="1067538B"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r w:rsidRPr="0008231C">
              <w:rPr>
                <w:rFonts w:ascii="Palatino Linotype" w:hAnsi="Palatino Linotype"/>
                <w:sz w:val="16"/>
                <w:szCs w:val="16"/>
              </w:rPr>
              <w:t>, 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7415B5F0" w14:textId="7777777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66F8B00A"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347A2816" w14:textId="7772E894"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275D37FD" w14:textId="6415378A" w:rsidTr="000544A6">
        <w:trPr>
          <w:trHeight w:val="284"/>
          <w:jc w:val="center"/>
        </w:trPr>
        <w:tc>
          <w:tcPr>
            <w:tcW w:w="1838" w:type="dxa"/>
            <w:shd w:val="clear" w:color="auto" w:fill="auto"/>
            <w:noWrap/>
            <w:vAlign w:val="center"/>
            <w:hideMark/>
          </w:tcPr>
          <w:p w14:paraId="02D9AE1C" w14:textId="3369A886"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mois</w:t>
            </w:r>
          </w:p>
        </w:tc>
        <w:tc>
          <w:tcPr>
            <w:tcW w:w="1843" w:type="dxa"/>
            <w:shd w:val="clear" w:color="auto" w:fill="auto"/>
            <w:noWrap/>
            <w:vAlign w:val="center"/>
            <w:hideMark/>
          </w:tcPr>
          <w:p w14:paraId="73F92469" w14:textId="3E23B7F6"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Rupicapr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rupicapra</w:t>
            </w:r>
            <w:proofErr w:type="spellEnd"/>
          </w:p>
        </w:tc>
        <w:tc>
          <w:tcPr>
            <w:tcW w:w="992" w:type="dxa"/>
            <w:shd w:val="clear" w:color="auto" w:fill="00B050"/>
            <w:noWrap/>
            <w:vAlign w:val="center"/>
            <w:hideMark/>
          </w:tcPr>
          <w:p w14:paraId="37F6D1D9" w14:textId="353B9EAD"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4EC995DD" w14:textId="78EAD16F"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Lapeyronie","given":"Paul","non-dropping-particle":"","parse-names":false,"suffix":""},{"dropping-particle":"","family":"Moret","given":"Alexandra","non-dropping-particle":"","parse-names":false,"suffix":""}],"id":"ITEM-1","issued":{"date-parts":[["2003"]]},"title":"Chiens de troupeaux dans le Parc national du Mercantour (chiens de travail et chiens de protection): étude comportementale, impact sur la faune sauvage des estives [Herding dogs in the Mercantour National Park (working dogs and protection dogs): a behavio","type":"report"},"uris":["http://www.mendeley.com/documents/?uuid=a30d6db7-7c3f-4a26-af3d-2464232c76f2"]},{"id":"ITEM-2","itemData":{"author":[{"dropping-particle":"","family":"Landry","given":"Jean-Marc","non-dropping-particle":"","parse-names":false,"suffix":""},{"dropping-particle":"","family":"Millischer","given":"Gérard","non-dropping-particle":"","parse-names":false,"suffix":""},{"dropping-particle":"","family":"Boreli","given":"Jean-Luc","non-dropping-particle":"","parse-names":false,"suffix":""},{"dropping-particle":"","family":"Lyon","given":"Gus","non-dropping-particle":"","parse-names":false,"suffix":""}],"container-title":"Carnivore Damage Prevention News","id":"ITEM-2","issued":{"date-parts":[["2014"]]},"page":"21-30","title":"The CanOvis Project: Studying internal and external factors that may influence livestock guarding dogs' efficiency against wolf predation. Preliminary results and discussion.","type":"article-journal","volume":"10"},"uris":["http://www.mendeley.com/documents/?uuid=86fb5195-482e-4c56-bfe5-560c0a841572"]}],"mendeley":{"formattedCitation":"&lt;sup&gt;14,33&lt;/sup&gt;","plainTextFormattedCitation":"14,33","previouslyFormattedCitation":"&lt;sup&gt;15,3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14,33</w:t>
            </w:r>
            <w:r w:rsidRPr="0008231C">
              <w:rPr>
                <w:rFonts w:ascii="Palatino Linotype" w:hAnsi="Palatino Linotype"/>
                <w:sz w:val="16"/>
                <w:szCs w:val="16"/>
              </w:rPr>
              <w:fldChar w:fldCharType="end"/>
            </w:r>
          </w:p>
        </w:tc>
        <w:tc>
          <w:tcPr>
            <w:tcW w:w="2551" w:type="dxa"/>
            <w:vAlign w:val="center"/>
          </w:tcPr>
          <w:p w14:paraId="397C694D" w14:textId="77777777"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59265DB1"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1D00A105" w14:textId="4070689A"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6ABEFEEB" w14:textId="77777777" w:rsidTr="000544A6">
        <w:trPr>
          <w:trHeight w:val="284"/>
          <w:jc w:val="center"/>
        </w:trPr>
        <w:tc>
          <w:tcPr>
            <w:tcW w:w="1838" w:type="dxa"/>
            <w:shd w:val="clear" w:color="auto" w:fill="auto"/>
            <w:noWrap/>
            <w:vAlign w:val="center"/>
          </w:tcPr>
          <w:p w14:paraId="38350960" w14:textId="6C020C55"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Sambar deer</w:t>
            </w:r>
          </w:p>
        </w:tc>
        <w:tc>
          <w:tcPr>
            <w:tcW w:w="1843" w:type="dxa"/>
            <w:shd w:val="clear" w:color="auto" w:fill="auto"/>
            <w:noWrap/>
            <w:vAlign w:val="center"/>
          </w:tcPr>
          <w:p w14:paraId="65B58AA1" w14:textId="0295B0D2" w:rsidR="001B4E8F" w:rsidRPr="0008231C" w:rsidRDefault="001B4E8F"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Rusa</w:t>
            </w:r>
            <w:proofErr w:type="spellEnd"/>
            <w:r w:rsidRPr="0008231C">
              <w:rPr>
                <w:rFonts w:ascii="Palatino Linotype" w:hAnsi="Palatino Linotype"/>
                <w:i/>
                <w:sz w:val="16"/>
                <w:szCs w:val="16"/>
              </w:rPr>
              <w:t xml:space="preserve"> unicolor</w:t>
            </w:r>
          </w:p>
        </w:tc>
        <w:tc>
          <w:tcPr>
            <w:tcW w:w="992" w:type="dxa"/>
            <w:shd w:val="clear" w:color="auto" w:fill="FFFF00"/>
            <w:noWrap/>
            <w:vAlign w:val="center"/>
          </w:tcPr>
          <w:p w14:paraId="00942BC4" w14:textId="43AD122D"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VU</w:t>
            </w:r>
          </w:p>
        </w:tc>
        <w:tc>
          <w:tcPr>
            <w:tcW w:w="2977" w:type="dxa"/>
            <w:shd w:val="clear" w:color="auto" w:fill="auto"/>
            <w:vAlign w:val="center"/>
          </w:tcPr>
          <w:p w14:paraId="4F5FB98C" w14:textId="77777777" w:rsidR="001B4E8F" w:rsidRPr="0008231C" w:rsidRDefault="001B4E8F" w:rsidP="00093384">
            <w:pPr>
              <w:spacing w:after="0" w:line="240" w:lineRule="auto"/>
              <w:rPr>
                <w:rFonts w:ascii="Palatino Linotype" w:hAnsi="Palatino Linotype"/>
                <w:sz w:val="16"/>
                <w:szCs w:val="16"/>
              </w:rPr>
            </w:pPr>
          </w:p>
        </w:tc>
        <w:tc>
          <w:tcPr>
            <w:tcW w:w="2551" w:type="dxa"/>
            <w:vAlign w:val="center"/>
          </w:tcPr>
          <w:p w14:paraId="265E044E" w14:textId="665F74A9"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r w:rsidRPr="0008231C">
              <w:rPr>
                <w:rFonts w:ascii="Palatino Linotype" w:hAnsi="Palatino Linotype"/>
                <w:sz w:val="16"/>
                <w:szCs w:val="16"/>
              </w:rPr>
              <w:t>, temporal (N)</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p>
        </w:tc>
        <w:tc>
          <w:tcPr>
            <w:tcW w:w="2268" w:type="dxa"/>
            <w:vAlign w:val="center"/>
          </w:tcPr>
          <w:p w14:paraId="7FD7FE79"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1C4A5581" w14:textId="3329F753"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1468E760" w14:textId="1746F3C7" w:rsidTr="000544A6">
        <w:trPr>
          <w:trHeight w:val="284"/>
          <w:jc w:val="center"/>
        </w:trPr>
        <w:tc>
          <w:tcPr>
            <w:tcW w:w="1838" w:type="dxa"/>
            <w:shd w:val="clear" w:color="auto" w:fill="auto"/>
            <w:noWrap/>
            <w:vAlign w:val="center"/>
            <w:hideMark/>
          </w:tcPr>
          <w:p w14:paraId="3E39B3CF" w14:textId="433714E9"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mmon ostrich</w:t>
            </w:r>
          </w:p>
        </w:tc>
        <w:tc>
          <w:tcPr>
            <w:tcW w:w="1843" w:type="dxa"/>
            <w:shd w:val="clear" w:color="auto" w:fill="auto"/>
            <w:noWrap/>
            <w:vAlign w:val="center"/>
            <w:hideMark/>
          </w:tcPr>
          <w:p w14:paraId="46B3F04E" w14:textId="765F78D8" w:rsidR="001B4E8F" w:rsidRPr="0008231C" w:rsidRDefault="001B4E8F"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Struthio camelus</w:t>
            </w:r>
          </w:p>
        </w:tc>
        <w:tc>
          <w:tcPr>
            <w:tcW w:w="992" w:type="dxa"/>
            <w:shd w:val="clear" w:color="auto" w:fill="00B050"/>
            <w:noWrap/>
            <w:vAlign w:val="center"/>
            <w:hideMark/>
          </w:tcPr>
          <w:p w14:paraId="0016AD97" w14:textId="6841CE33"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197D7594" w14:textId="5AA1F0E1"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15B500FE" w14:textId="5FA3B7D2"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2480E540"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1802C5F4" w14:textId="2A922235"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2BD67E8D" w14:textId="5473A0FF" w:rsidTr="000544A6">
        <w:trPr>
          <w:trHeight w:val="284"/>
          <w:jc w:val="center"/>
        </w:trPr>
        <w:tc>
          <w:tcPr>
            <w:tcW w:w="1838" w:type="dxa"/>
            <w:shd w:val="clear" w:color="auto" w:fill="auto"/>
            <w:noWrap/>
            <w:vAlign w:val="center"/>
            <w:hideMark/>
          </w:tcPr>
          <w:p w14:paraId="17811AD4" w14:textId="4C1DB413"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lastRenderedPageBreak/>
              <w:t>Meerkat</w:t>
            </w:r>
          </w:p>
        </w:tc>
        <w:tc>
          <w:tcPr>
            <w:tcW w:w="1843" w:type="dxa"/>
            <w:shd w:val="clear" w:color="auto" w:fill="auto"/>
            <w:noWrap/>
            <w:vAlign w:val="center"/>
            <w:hideMark/>
          </w:tcPr>
          <w:p w14:paraId="4EEEFF65" w14:textId="745CE62C"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Suricat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suricatta</w:t>
            </w:r>
            <w:proofErr w:type="spellEnd"/>
          </w:p>
        </w:tc>
        <w:tc>
          <w:tcPr>
            <w:tcW w:w="992" w:type="dxa"/>
            <w:shd w:val="clear" w:color="auto" w:fill="00B050"/>
            <w:noWrap/>
            <w:vAlign w:val="center"/>
            <w:hideMark/>
          </w:tcPr>
          <w:p w14:paraId="41C8B15D" w14:textId="1F57A7F1"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4E0FA8A2" w14:textId="5FF86BBB"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lt;sup&gt;38&lt;/sup&gt;","plainTextFormattedCitation":"38","previouslyFormattedCitation":"&lt;sup&gt;3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w:t>
            </w:r>
            <w:r w:rsidRPr="0008231C">
              <w:rPr>
                <w:rFonts w:ascii="Palatino Linotype" w:hAnsi="Palatino Linotype"/>
                <w:sz w:val="16"/>
                <w:szCs w:val="16"/>
              </w:rPr>
              <w:fldChar w:fldCharType="end"/>
            </w:r>
          </w:p>
        </w:tc>
        <w:tc>
          <w:tcPr>
            <w:tcW w:w="2551" w:type="dxa"/>
            <w:vAlign w:val="center"/>
          </w:tcPr>
          <w:p w14:paraId="2A7D17F0" w14:textId="4799365A"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783AE6B6"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72F42FF3" w14:textId="412F3C00"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3C2BFD68" w14:textId="704C2C6E" w:rsidTr="000544A6">
        <w:trPr>
          <w:trHeight w:val="284"/>
          <w:jc w:val="center"/>
        </w:trPr>
        <w:tc>
          <w:tcPr>
            <w:tcW w:w="1838" w:type="dxa"/>
            <w:shd w:val="clear" w:color="auto" w:fill="auto"/>
            <w:noWrap/>
            <w:vAlign w:val="center"/>
            <w:hideMark/>
          </w:tcPr>
          <w:p w14:paraId="5EC1B9A4" w14:textId="50AABD5B"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Wild boar</w:t>
            </w:r>
          </w:p>
        </w:tc>
        <w:tc>
          <w:tcPr>
            <w:tcW w:w="1843" w:type="dxa"/>
            <w:shd w:val="clear" w:color="auto" w:fill="auto"/>
            <w:noWrap/>
            <w:vAlign w:val="center"/>
            <w:hideMark/>
          </w:tcPr>
          <w:p w14:paraId="48FBC14A" w14:textId="27C7E4DF" w:rsidR="001B4E8F" w:rsidRPr="0008231C" w:rsidRDefault="001B4E8F" w:rsidP="00093384">
            <w:pPr>
              <w:spacing w:after="0" w:line="240" w:lineRule="auto"/>
              <w:rPr>
                <w:rFonts w:ascii="Palatino Linotype" w:eastAsia="Times New Roman" w:hAnsi="Palatino Linotype" w:cstheme="minorHAnsi"/>
                <w:i/>
                <w:color w:val="000000"/>
                <w:sz w:val="16"/>
                <w:szCs w:val="16"/>
              </w:rPr>
            </w:pPr>
            <w:r w:rsidRPr="0008231C">
              <w:rPr>
                <w:rFonts w:ascii="Palatino Linotype" w:hAnsi="Palatino Linotype"/>
                <w:i/>
                <w:sz w:val="16"/>
                <w:szCs w:val="16"/>
              </w:rPr>
              <w:t xml:space="preserve">Sus </w:t>
            </w:r>
            <w:proofErr w:type="spellStart"/>
            <w:r w:rsidRPr="0008231C">
              <w:rPr>
                <w:rFonts w:ascii="Palatino Linotype" w:hAnsi="Palatino Linotype"/>
                <w:i/>
                <w:sz w:val="16"/>
                <w:szCs w:val="16"/>
              </w:rPr>
              <w:t>scrofa</w:t>
            </w:r>
            <w:proofErr w:type="spellEnd"/>
          </w:p>
        </w:tc>
        <w:tc>
          <w:tcPr>
            <w:tcW w:w="992" w:type="dxa"/>
            <w:shd w:val="clear" w:color="auto" w:fill="00B050"/>
            <w:noWrap/>
            <w:vAlign w:val="center"/>
            <w:hideMark/>
          </w:tcPr>
          <w:p w14:paraId="7D32FF42" w14:textId="2A53B785"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AFD134F" w14:textId="4451BE52"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has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uthor":[{"dropping-particle":"","family":"Lapeyronie","given":"Paul","non-dropping-particle":"","parse-names":false,"suffix":""},{"dropping-particle":"","family":"Moret","given":"Alexandra","non-dropping-particle":"","parse-names":false,"suffix":""}],"id":"ITEM-1","issued":{"date-parts":[["2003"]]},"title":"Chiens de troupeaux dans le Parc national du Mercantour (chiens de travail et chiens de protection): étude comportementale, impact sur la faune sauvage des estives [Herding dogs in the Mercantour National Park (working dogs and protection dogs): a behavio","type":"report"},"uris":["http://www.mendeley.com/documents/?uuid=a30d6db7-7c3f-4a26-af3d-2464232c76f2"]},{"id":"ITEM-2","itemData":{"author":[{"dropping-particle":"","family":"Caporioni","given":"Marco","non-dropping-particle":"","parse-names":false,"suffix":""},{"dropping-particle":"","family":"Teofili","given":"Corrado","non-dropping-particle":"","parse-names":false,"suffix":""}],"container-title":"Biologia e Conservazione della Fauna","id":"ITEM-2","issue":"15","issued":{"date-parts":[["2005"]]},"page":"74-87","title":"Confliti tra carnivori e zootecnia, indagine sull'utilizzo dei sistemi di prevenzione dei danni nei progetti LIFE [Large Carnivore - Livestock conflicts: assessing the use of prevention methods adopted by some Italian LIFE Nature projects]","type":"article-journal","volume":"1"},"uris":["http://www.mendeley.com/documents/?uuid=7279d4b1-5414-4e16-a582-800cffc3c2f1"]},{"id":"ITEM-3","itemData":{"author":[{"dropping-particle":"","family":"Ribeiro","given":"Silvia","non-dropping-particle":"","parse-names":false,"suffix":""},{"dropping-particle":"","family":"Petrucci-Fonseca","given":"Francisco","non-dropping-particle":"","parse-names":false,"suffix":""}],"container-title":"Carnivore Damage Prevention News","id":"ITEM-3","issued":{"date-parts":[["2005"]]},"page":"27-33","title":"The use of livestock guarding dogs in Portugal","type":"article-journal","volume":"9"},"uris":["http://www.mendeley.com/documents/?uuid=996c009d-7fef-4785-8036-4f6394ccf7a2"]},{"id":"ITEM-4","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4","issued":{"date-parts":[["2017"]]},"page":"9-17","title":"The use of livestock guarding dogs in north-eastern Portugal: The importance of keeping the tradition","type":"article-journal","volume":"15"},"uris":["http://www.mendeley.com/documents/?uuid=71aee434-120a-43bf-babf-25ab2b07fd64"]}],"mendeley":{"formattedCitation":"&lt;sup&gt;33–35,48&lt;/sup&gt;","plainTextFormattedCitation":"33–35,48","previouslyFormattedCitation":"&lt;sup&gt;34–36,49&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3–35,48</w:t>
            </w:r>
            <w:r w:rsidRPr="0008231C">
              <w:rPr>
                <w:rFonts w:ascii="Palatino Linotype" w:hAnsi="Palatino Linotype"/>
                <w:sz w:val="16"/>
                <w:szCs w:val="16"/>
              </w:rPr>
              <w:fldChar w:fldCharType="end"/>
            </w:r>
            <w:r w:rsidRPr="0008231C">
              <w:rPr>
                <w:rFonts w:ascii="Palatino Linotype" w:hAnsi="Palatino Linotype"/>
                <w:sz w:val="16"/>
                <w:szCs w:val="16"/>
              </w:rPr>
              <w:t>, 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Shepherds and farmers in the Carpathian Mountains of Slovakia report damage to livestock by recovered populations of native predators, particularly grey wolves (Canis lupus) and brown bears (Ursus arctos). This study reviewed the nature and extent of carnivore-human conflict and assessed the relative importance of livestock depredation as a threat to the long-term endurance of viable populations of large carnivores in the wild. The possibility of revitalizing the traditional use of livestock guarding dogs (Canis lupus familiaris) to protect sheep (Ovis aries) was assessed by conducting a literature survey on the use of livestock guarding dogs (LGDs) worldwide, observing working LGDs in several countries, examining the reasons why the tradition had been abandoned in the Slovak Carpathians and performing field trials of LGDs with livestock at working farms. These activities were undertaken as part of the Protection of Livestock and Conservation of Large Carnivores (PLCLC) project. In order to evaluate spring-autumn diet of carnivores in livestock-raising areas a total of 373 bear and 70 wolf scats were collected in the Tatra and Fatra Mountains from March to November 2001-03 and their contents analysed. Bear diet was quantified using correction factors to convert % volume data into estimates of % dry matter ingested. The proportion of each prey item in wolf scats was calculated as frequency of occurrence and mean % volume. Experimentally derived regression equations were then used to convert the data into estimates of % biomass consumed. Livestock did not comprise a major component of the diet of either bears or wolves. Bear diet varied greatly among seasons. Plant material constituted 90.8% of total scat volume and 83.5% of estimated dry matter ingested. Green vegetation, mainly grasses/sedges and herbs, dominated in spring and early summer, with a shift to fruits (Vaccinium myrtillus, Rubus idaeus, Vaccinium vitis-idaea, Sorbus aucuparia) in July-October. Many bears utilised anthropogenic food sources, including hunters’ ungulate feeding stations, crops (Zea mays, Avena sativa, Triticum aestivum), refuse and, to a lesser extent, orchards (Malus spp., Prunus domestica), but no domesticated vertebrates were identified in any of the analysed scats. Invertebrates occurred significantly more frequently and in greater quantities than large mammals. Wild ungulates formed the main prey base of the wolf (mean % volume in scats = 91.4%). Cervidae (Cervus elaphus,…","author":[{"dropping-particle":"","family":"Rigg","given":"Robin","non-dropping-particle":"","parse-names":false,"suffix":""}],"id":"ITEM-1","issued":{"date-parts":[["2004"]]},"publisher":"University of Aberdeen","title":"The extent of predation on livestock by large carnivores in Slovakia and mitigating carnivore-human conflict using livestock guarding dogs","type":"thesis"},"uris":["http://www.mendeley.com/documents/?uuid=84d987cc-06f0-3761-92e1-fd4541fa32a3"]},{"id":"ITEM-2","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2","issued":{"date-parts":[["2017"]]},"page":"9-17","title":"The use of livestock guarding dogs in north-eastern Portugal: The importance of keeping the tradition","type":"article-journal","volume":"15"},"uris":["http://www.mendeley.com/documents/?uuid=71aee434-120a-43bf-babf-25ab2b07fd64"]}],"mendeley":{"formattedCitation":"&lt;sup&gt;32,35&lt;/sup&gt;","plainTextFormattedCitation":"32,35","previouslyFormattedCitation":"&lt;sup&gt;33,36&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32,35</w:t>
            </w:r>
            <w:r w:rsidRPr="0008231C">
              <w:rPr>
                <w:rFonts w:ascii="Palatino Linotype" w:hAnsi="Palatino Linotype"/>
                <w:sz w:val="16"/>
                <w:szCs w:val="16"/>
              </w:rPr>
              <w:fldChar w:fldCharType="end"/>
            </w:r>
          </w:p>
        </w:tc>
        <w:tc>
          <w:tcPr>
            <w:tcW w:w="2551" w:type="dxa"/>
            <w:vAlign w:val="center"/>
          </w:tcPr>
          <w:p w14:paraId="15BE390C" w14:textId="20949939"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55CDEEA2" w14:textId="77777777" w:rsidR="001B4E8F" w:rsidRPr="0008231C" w:rsidRDefault="001B4E8F" w:rsidP="00093384">
            <w:pPr>
              <w:spacing w:after="0" w:line="240" w:lineRule="auto"/>
              <w:rPr>
                <w:rFonts w:ascii="Palatino Linotype" w:hAnsi="Palatino Linotype"/>
                <w:sz w:val="16"/>
                <w:szCs w:val="16"/>
                <w:lang w:val="it-IT"/>
              </w:rPr>
            </w:pPr>
          </w:p>
        </w:tc>
        <w:tc>
          <w:tcPr>
            <w:tcW w:w="993" w:type="dxa"/>
            <w:vAlign w:val="center"/>
          </w:tcPr>
          <w:p w14:paraId="35517E9C" w14:textId="5EB7EA77" w:rsidR="001B4E8F" w:rsidRPr="0008231C" w:rsidRDefault="001B4E8F" w:rsidP="000544A6">
            <w:pPr>
              <w:spacing w:after="0" w:line="240" w:lineRule="auto"/>
              <w:jc w:val="center"/>
              <w:rPr>
                <w:rFonts w:ascii="Palatino Linotype" w:hAnsi="Palatino Linotype"/>
                <w:sz w:val="16"/>
                <w:szCs w:val="16"/>
                <w:lang w:val="it-IT"/>
              </w:rPr>
            </w:pPr>
            <w:r w:rsidRPr="0008231C">
              <w:rPr>
                <w:rFonts w:ascii="Palatino Linotype" w:hAnsi="Palatino Linotype"/>
                <w:sz w:val="16"/>
                <w:szCs w:val="16"/>
              </w:rPr>
              <w:t>Y</w:t>
            </w:r>
          </w:p>
        </w:tc>
      </w:tr>
      <w:tr w:rsidR="001B4E8F" w:rsidRPr="0008231C" w14:paraId="19190FB4" w14:textId="132CBFC1" w:rsidTr="000544A6">
        <w:trPr>
          <w:trHeight w:val="284"/>
          <w:jc w:val="center"/>
        </w:trPr>
        <w:tc>
          <w:tcPr>
            <w:tcW w:w="1838" w:type="dxa"/>
            <w:shd w:val="clear" w:color="auto" w:fill="auto"/>
            <w:noWrap/>
            <w:vAlign w:val="center"/>
            <w:hideMark/>
          </w:tcPr>
          <w:p w14:paraId="7EA56488" w14:textId="6859F925"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 xml:space="preserve">Common duiker </w:t>
            </w:r>
          </w:p>
        </w:tc>
        <w:tc>
          <w:tcPr>
            <w:tcW w:w="1843" w:type="dxa"/>
            <w:shd w:val="clear" w:color="auto" w:fill="auto"/>
            <w:noWrap/>
            <w:vAlign w:val="center"/>
            <w:hideMark/>
          </w:tcPr>
          <w:p w14:paraId="2A0EA8DF" w14:textId="2BB61865"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Sylvicapr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grimmia</w:t>
            </w:r>
            <w:proofErr w:type="spellEnd"/>
          </w:p>
        </w:tc>
        <w:tc>
          <w:tcPr>
            <w:tcW w:w="992" w:type="dxa"/>
            <w:shd w:val="clear" w:color="auto" w:fill="00B050"/>
            <w:noWrap/>
            <w:vAlign w:val="center"/>
            <w:hideMark/>
          </w:tcPr>
          <w:p w14:paraId="0F714968" w14:textId="65CEFAB9"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6385CF11" w14:textId="76BC040E"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 consum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id":"ITEM-2","itemData":{"author":[{"dropping-particle":"","family":"Vliet","given":"Carline","non-dropping-particle":"van","parse-names":false,"suffix":""}],"id":"ITEM-2","issued":{"date-parts":[["2011"]]},"publisher":"Wageningen University","title":"Livestock guardian dogs do not hunt on secondary food sources – using scat analysis.","type":"thesis"},"uris":["http://www.mendeley.com/documents/?uuid=a5d5aff6-34c8-4fa7-a5bb-ac3df981c35d"]}],"mendeley":{"formattedCitation":"&lt;sup&gt;38,43&lt;/sup&gt;","plainTextFormattedCitation":"38,43","previouslyFormattedCitation":"&lt;sup&gt;39,44&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8,43</w:t>
            </w:r>
            <w:r w:rsidRPr="0008231C">
              <w:rPr>
                <w:rFonts w:ascii="Palatino Linotype" w:hAnsi="Palatino Linotype"/>
                <w:sz w:val="16"/>
                <w:szCs w:val="16"/>
              </w:rPr>
              <w:fldChar w:fldCharType="end"/>
            </w:r>
          </w:p>
        </w:tc>
        <w:tc>
          <w:tcPr>
            <w:tcW w:w="2551" w:type="dxa"/>
            <w:vAlign w:val="center"/>
          </w:tcPr>
          <w:p w14:paraId="5E00A884" w14:textId="2F604A0F"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18E9B9F2"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36C4F8ED" w14:textId="00A22B0B"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0DB5EB5D" w14:textId="5F0CD664" w:rsidTr="000544A6">
        <w:trPr>
          <w:trHeight w:val="284"/>
          <w:jc w:val="center"/>
        </w:trPr>
        <w:tc>
          <w:tcPr>
            <w:tcW w:w="1838" w:type="dxa"/>
            <w:shd w:val="clear" w:color="auto" w:fill="auto"/>
            <w:noWrap/>
            <w:vAlign w:val="center"/>
            <w:hideMark/>
          </w:tcPr>
          <w:p w14:paraId="717C2D20" w14:textId="3B27CAF7"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Western capercaillie</w:t>
            </w:r>
          </w:p>
        </w:tc>
        <w:tc>
          <w:tcPr>
            <w:tcW w:w="1843" w:type="dxa"/>
            <w:shd w:val="clear" w:color="auto" w:fill="auto"/>
            <w:noWrap/>
            <w:vAlign w:val="center"/>
            <w:hideMark/>
          </w:tcPr>
          <w:p w14:paraId="43DC226E" w14:textId="67AE5177"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Tetrao</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urogallus</w:t>
            </w:r>
            <w:proofErr w:type="spellEnd"/>
          </w:p>
        </w:tc>
        <w:tc>
          <w:tcPr>
            <w:tcW w:w="992" w:type="dxa"/>
            <w:shd w:val="clear" w:color="auto" w:fill="00B050"/>
            <w:noWrap/>
            <w:vAlign w:val="center"/>
            <w:hideMark/>
          </w:tcPr>
          <w:p w14:paraId="6F21AEE6" w14:textId="42DD6D17"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75B7F74A" w14:textId="0A3D662B"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80/09064700252806416","ISSN":"09064702","abstract":"Patrolling with livestock guard dogs in mountain rangelands in Norway was evaluated as a method to prevent predation in areas with widely dispersed sheep. In contrast to guard dogs, patrol dogs are more socially bonded to people and follow a range inspector around. Range inspection was performed in 5 h bouts during three nights per week. The method was tested during three summer seasons in a total of eight sheep flocks grazing in three different mountain ranges. In total, three inspectors and four dogs were involved. Significant reductions in the number of sheep lost were achieved in one of the study areas. Lack of significance in the other areas was mainly due to the size of the area and qualities of the dogs: the range to be patrolled by one man/dog unit should not exceed 10-12 km2, and the dogs should be experienced guard dogs which are properly socialized for this method.","author":[{"dropping-particle":"","family":"Hansen","given":"Inger","non-dropping-particle":"","parse-names":false,"suffix":""},{"dropping-particle":"","family":"Staaland","given":"Theresia","non-dropping-particle":"","parse-names":false,"suffix":""},{"dropping-particle":"","family":"Ringsø","given":"Aud","non-dropping-particle":"","parse-names":false,"suffix":""}],"container-title":"Acta Agriculturae Scandinavica - Section A: Animal Science","id":"ITEM-1","issue":"1","issued":{"date-parts":[["2002"]]},"page":"43-48","title":"Patrolling with livestock guard dogs: A potential method to reduce predation on sheep","type":"article-journal","volume":"52"},"uris":["http://www.mendeley.com/documents/?uuid=a11affcc-e86c-38a1-983a-6d2e0923b2f0"]}],"mendeley":{"formattedCitation":"&lt;sup&gt;26&lt;/sup&gt;","plainTextFormattedCitation":"26","previouslyFormattedCitation":"&lt;sup&gt;27&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26</w:t>
            </w:r>
            <w:r w:rsidRPr="0008231C">
              <w:rPr>
                <w:rFonts w:ascii="Palatino Linotype" w:hAnsi="Palatino Linotype"/>
                <w:sz w:val="16"/>
                <w:szCs w:val="16"/>
              </w:rPr>
              <w:fldChar w:fldCharType="end"/>
            </w:r>
          </w:p>
        </w:tc>
        <w:tc>
          <w:tcPr>
            <w:tcW w:w="2551" w:type="dxa"/>
            <w:vAlign w:val="center"/>
          </w:tcPr>
          <w:p w14:paraId="200F89E5" w14:textId="1BB9E16F"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66800C35"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0A89A661" w14:textId="7BDF28A9"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2FB3FED8" w14:textId="4B7FD9B6" w:rsidTr="000544A6">
        <w:trPr>
          <w:trHeight w:val="284"/>
          <w:jc w:val="center"/>
        </w:trPr>
        <w:tc>
          <w:tcPr>
            <w:tcW w:w="1838" w:type="dxa"/>
            <w:shd w:val="clear" w:color="auto" w:fill="auto"/>
            <w:noWrap/>
            <w:vAlign w:val="center"/>
            <w:hideMark/>
          </w:tcPr>
          <w:p w14:paraId="17130915" w14:textId="62413D72"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Nyala</w:t>
            </w:r>
          </w:p>
        </w:tc>
        <w:tc>
          <w:tcPr>
            <w:tcW w:w="1843" w:type="dxa"/>
            <w:shd w:val="clear" w:color="auto" w:fill="auto"/>
            <w:noWrap/>
            <w:vAlign w:val="center"/>
            <w:hideMark/>
          </w:tcPr>
          <w:p w14:paraId="50502A3E" w14:textId="181BB9DD"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Tragelaph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angasii</w:t>
            </w:r>
            <w:proofErr w:type="spellEnd"/>
          </w:p>
        </w:tc>
        <w:tc>
          <w:tcPr>
            <w:tcW w:w="992" w:type="dxa"/>
            <w:shd w:val="clear" w:color="auto" w:fill="00B050"/>
            <w:noWrap/>
            <w:vAlign w:val="center"/>
            <w:hideMark/>
          </w:tcPr>
          <w:p w14:paraId="2E716E88" w14:textId="29C647E1"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9CEAAFA" w14:textId="6C9B661A"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7DC06344" w14:textId="05584CEA"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1103D28A"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02D00179" w14:textId="3917D488"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4F129560" w14:textId="6453D53E" w:rsidTr="000544A6">
        <w:trPr>
          <w:trHeight w:val="284"/>
          <w:jc w:val="center"/>
        </w:trPr>
        <w:tc>
          <w:tcPr>
            <w:tcW w:w="1838" w:type="dxa"/>
            <w:shd w:val="clear" w:color="auto" w:fill="auto"/>
            <w:noWrap/>
            <w:vAlign w:val="center"/>
            <w:hideMark/>
          </w:tcPr>
          <w:p w14:paraId="274481E8" w14:textId="7D40C6CE"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Common eland</w:t>
            </w:r>
          </w:p>
        </w:tc>
        <w:tc>
          <w:tcPr>
            <w:tcW w:w="1843" w:type="dxa"/>
            <w:shd w:val="clear" w:color="auto" w:fill="auto"/>
            <w:noWrap/>
            <w:vAlign w:val="center"/>
            <w:hideMark/>
          </w:tcPr>
          <w:p w14:paraId="0A38682B" w14:textId="09711AFB"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Tragelaph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oryx</w:t>
            </w:r>
            <w:proofErr w:type="spellEnd"/>
          </w:p>
        </w:tc>
        <w:tc>
          <w:tcPr>
            <w:tcW w:w="992" w:type="dxa"/>
            <w:shd w:val="clear" w:color="auto" w:fill="00B050"/>
            <w:noWrap/>
            <w:vAlign w:val="center"/>
            <w:hideMark/>
          </w:tcPr>
          <w:p w14:paraId="3100E6A7" w14:textId="08653CB7"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559997E8" w14:textId="480F2E10"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p>
        </w:tc>
        <w:tc>
          <w:tcPr>
            <w:tcW w:w="2551" w:type="dxa"/>
            <w:vAlign w:val="center"/>
          </w:tcPr>
          <w:p w14:paraId="56A0E271" w14:textId="2D147500"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2D15C9ED"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7F289B25" w14:textId="32799473"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0B5B8545" w14:textId="7C52EF95" w:rsidTr="000544A6">
        <w:trPr>
          <w:trHeight w:val="284"/>
          <w:jc w:val="center"/>
        </w:trPr>
        <w:tc>
          <w:tcPr>
            <w:tcW w:w="1838" w:type="dxa"/>
            <w:shd w:val="clear" w:color="auto" w:fill="auto"/>
            <w:noWrap/>
            <w:vAlign w:val="center"/>
            <w:hideMark/>
          </w:tcPr>
          <w:p w14:paraId="16F95733" w14:textId="5DFF9EBD"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Greater kudu</w:t>
            </w:r>
          </w:p>
        </w:tc>
        <w:tc>
          <w:tcPr>
            <w:tcW w:w="1843" w:type="dxa"/>
            <w:shd w:val="clear" w:color="auto" w:fill="auto"/>
            <w:noWrap/>
            <w:vAlign w:val="center"/>
            <w:hideMark/>
          </w:tcPr>
          <w:p w14:paraId="769300C9" w14:textId="7091D366"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Tragelaph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strepsiceros</w:t>
            </w:r>
            <w:proofErr w:type="spellEnd"/>
          </w:p>
        </w:tc>
        <w:tc>
          <w:tcPr>
            <w:tcW w:w="992" w:type="dxa"/>
            <w:shd w:val="clear" w:color="auto" w:fill="00B050"/>
            <w:noWrap/>
            <w:vAlign w:val="center"/>
            <w:hideMark/>
          </w:tcPr>
          <w:p w14:paraId="0092273E" w14:textId="05AB4D3E"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299727AC" w14:textId="0448CCFB"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Killed</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lt;sup&gt;1&lt;/sup&gt;","plainTextFormattedCitation":"1","previouslyFormattedCitation":"&lt;sup&gt;1&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1</w:t>
            </w:r>
            <w:r w:rsidRPr="0008231C">
              <w:rPr>
                <w:rFonts w:ascii="Palatino Linotype" w:hAnsi="Palatino Linotype"/>
                <w:sz w:val="16"/>
                <w:szCs w:val="16"/>
              </w:rPr>
              <w:fldChar w:fldCharType="end"/>
            </w:r>
            <w:r w:rsidRPr="0008231C">
              <w:rPr>
                <w:rFonts w:ascii="Palatino Linotype" w:hAnsi="Palatino Linotype"/>
                <w:sz w:val="16"/>
                <w:szCs w:val="16"/>
              </w:rPr>
              <w:t>, 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13B0D19D" w14:textId="5E8C407D"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6B82F183"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14BE1CFE" w14:textId="51950C24"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70D346CE" w14:textId="5AD0962B" w:rsidTr="000544A6">
        <w:trPr>
          <w:trHeight w:val="284"/>
          <w:jc w:val="center"/>
        </w:trPr>
        <w:tc>
          <w:tcPr>
            <w:tcW w:w="1838" w:type="dxa"/>
            <w:shd w:val="clear" w:color="auto" w:fill="auto"/>
            <w:noWrap/>
            <w:vAlign w:val="center"/>
            <w:hideMark/>
          </w:tcPr>
          <w:p w14:paraId="5114646C" w14:textId="6AA8320D"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Bushbuck</w:t>
            </w:r>
          </w:p>
        </w:tc>
        <w:tc>
          <w:tcPr>
            <w:tcW w:w="1843" w:type="dxa"/>
            <w:shd w:val="clear" w:color="auto" w:fill="auto"/>
            <w:noWrap/>
            <w:vAlign w:val="center"/>
            <w:hideMark/>
          </w:tcPr>
          <w:p w14:paraId="165D55D8" w14:textId="2A1CB4C1"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Tragelaph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sylvaticus</w:t>
            </w:r>
            <w:proofErr w:type="spellEnd"/>
          </w:p>
        </w:tc>
        <w:tc>
          <w:tcPr>
            <w:tcW w:w="992" w:type="dxa"/>
            <w:shd w:val="clear" w:color="auto" w:fill="00B050"/>
            <w:noWrap/>
            <w:vAlign w:val="center"/>
            <w:hideMark/>
          </w:tcPr>
          <w:p w14:paraId="15B31018" w14:textId="11D4C6AB"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0A3EDE5A" w14:textId="0BD14D61"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Interacted with</w:t>
            </w:r>
            <w:r w:rsidRPr="0008231C">
              <w:rPr>
                <w:rFonts w:ascii="Palatino Linotype" w:hAnsi="Palatino Linotype"/>
                <w:sz w:val="16"/>
                <w:szCs w:val="16"/>
              </w:rPr>
              <w:fldChar w:fldCharType="begin" w:fldLock="1"/>
            </w:r>
            <w:r w:rsidRPr="0008231C">
              <w:rPr>
                <w:rFonts w:ascii="Palatino Linotype" w:hAnsi="Palatino Linotype"/>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lt;sup&gt;2&lt;/sup&gt;","plainTextFormattedCitation":"2","previouslyFormattedCitation":"&lt;sup&gt;2&lt;/sup&gt;"},"properties":{"noteIndex":0},"schema":"https://github.com/citation-style-language/schema/raw/master/csl-citation.json"}</w:instrText>
            </w:r>
            <w:r w:rsidRPr="0008231C">
              <w:rPr>
                <w:rFonts w:ascii="Palatino Linotype" w:hAnsi="Palatino Linotype"/>
                <w:sz w:val="16"/>
                <w:szCs w:val="16"/>
              </w:rPr>
              <w:fldChar w:fldCharType="separate"/>
            </w:r>
            <w:r w:rsidRPr="0008231C">
              <w:rPr>
                <w:rFonts w:ascii="Palatino Linotype" w:hAnsi="Palatino Linotype"/>
                <w:noProof/>
                <w:sz w:val="16"/>
                <w:szCs w:val="16"/>
                <w:vertAlign w:val="superscript"/>
              </w:rPr>
              <w:t>2</w:t>
            </w:r>
            <w:r w:rsidRPr="0008231C">
              <w:rPr>
                <w:rFonts w:ascii="Palatino Linotype" w:hAnsi="Palatino Linotype"/>
                <w:sz w:val="16"/>
                <w:szCs w:val="16"/>
              </w:rPr>
              <w:fldChar w:fldCharType="end"/>
            </w:r>
          </w:p>
        </w:tc>
        <w:tc>
          <w:tcPr>
            <w:tcW w:w="2551" w:type="dxa"/>
            <w:vAlign w:val="center"/>
          </w:tcPr>
          <w:p w14:paraId="4921C2A2" w14:textId="4ECBF02E" w:rsidR="001B4E8F" w:rsidRPr="0008231C" w:rsidRDefault="001B4E8F" w:rsidP="00093384">
            <w:pPr>
              <w:spacing w:after="0" w:line="240" w:lineRule="auto"/>
              <w:rPr>
                <w:rFonts w:ascii="Palatino Linotype" w:hAnsi="Palatino Linotype"/>
                <w:sz w:val="16"/>
                <w:szCs w:val="16"/>
              </w:rPr>
            </w:pPr>
          </w:p>
        </w:tc>
        <w:tc>
          <w:tcPr>
            <w:tcW w:w="2268" w:type="dxa"/>
            <w:vAlign w:val="center"/>
          </w:tcPr>
          <w:p w14:paraId="5C51A283"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0F1DD561" w14:textId="5C52AC48"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507B2AFC" w14:textId="77777777" w:rsidTr="000544A6">
        <w:trPr>
          <w:trHeight w:val="284"/>
          <w:jc w:val="center"/>
        </w:trPr>
        <w:tc>
          <w:tcPr>
            <w:tcW w:w="1838" w:type="dxa"/>
            <w:shd w:val="clear" w:color="auto" w:fill="auto"/>
            <w:noWrap/>
            <w:vAlign w:val="center"/>
          </w:tcPr>
          <w:p w14:paraId="423E66F8" w14:textId="6A2659DF" w:rsidR="001B4E8F" w:rsidRPr="0008231C" w:rsidRDefault="001B4E8F" w:rsidP="00093384">
            <w:pPr>
              <w:spacing w:after="0" w:line="240" w:lineRule="auto"/>
              <w:rPr>
                <w:rFonts w:ascii="Palatino Linotype" w:hAnsi="Palatino Linotype"/>
                <w:sz w:val="16"/>
                <w:szCs w:val="16"/>
              </w:rPr>
            </w:pPr>
            <w:proofErr w:type="spellStart"/>
            <w:r w:rsidRPr="0008231C">
              <w:rPr>
                <w:rFonts w:ascii="Palatino Linotype" w:hAnsi="Palatino Linotype"/>
                <w:sz w:val="16"/>
                <w:szCs w:val="16"/>
              </w:rPr>
              <w:t>Gray</w:t>
            </w:r>
            <w:proofErr w:type="spellEnd"/>
            <w:r w:rsidRPr="0008231C">
              <w:rPr>
                <w:rFonts w:ascii="Palatino Linotype" w:hAnsi="Palatino Linotype"/>
                <w:sz w:val="16"/>
                <w:szCs w:val="16"/>
              </w:rPr>
              <w:t xml:space="preserve"> fox </w:t>
            </w:r>
          </w:p>
        </w:tc>
        <w:tc>
          <w:tcPr>
            <w:tcW w:w="1843" w:type="dxa"/>
            <w:shd w:val="clear" w:color="auto" w:fill="auto"/>
            <w:noWrap/>
            <w:vAlign w:val="center"/>
          </w:tcPr>
          <w:p w14:paraId="6F011F0B" w14:textId="7D5FD3FD" w:rsidR="001B4E8F" w:rsidRPr="0008231C" w:rsidRDefault="001B4E8F" w:rsidP="00093384">
            <w:pPr>
              <w:spacing w:after="0" w:line="240" w:lineRule="auto"/>
              <w:rPr>
                <w:rFonts w:ascii="Palatino Linotype" w:hAnsi="Palatino Linotype"/>
                <w:i/>
                <w:sz w:val="16"/>
                <w:szCs w:val="16"/>
              </w:rPr>
            </w:pPr>
            <w:proofErr w:type="spellStart"/>
            <w:r w:rsidRPr="0008231C">
              <w:rPr>
                <w:rFonts w:ascii="Palatino Linotype" w:hAnsi="Palatino Linotype"/>
                <w:i/>
                <w:sz w:val="16"/>
                <w:szCs w:val="16"/>
              </w:rPr>
              <w:t>Urocyon</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cinereoargenteus</w:t>
            </w:r>
            <w:proofErr w:type="spellEnd"/>
          </w:p>
        </w:tc>
        <w:tc>
          <w:tcPr>
            <w:tcW w:w="992" w:type="dxa"/>
            <w:shd w:val="clear" w:color="auto" w:fill="00B050"/>
            <w:noWrap/>
            <w:vAlign w:val="center"/>
          </w:tcPr>
          <w:p w14:paraId="1910D8DE" w14:textId="6054886B" w:rsidR="001B4E8F" w:rsidRPr="0008231C" w:rsidRDefault="001B4E8F" w:rsidP="00093384">
            <w:pPr>
              <w:spacing w:after="0" w:line="240" w:lineRule="auto"/>
              <w:jc w:val="center"/>
              <w:rPr>
                <w:rFonts w:ascii="Palatino Linotype" w:hAnsi="Palatino Linotype"/>
                <w:sz w:val="16"/>
                <w:szCs w:val="16"/>
              </w:rPr>
            </w:pPr>
            <w:r w:rsidRPr="0008231C">
              <w:rPr>
                <w:rFonts w:ascii="Palatino Linotype" w:hAnsi="Palatino Linotype"/>
                <w:sz w:val="16"/>
                <w:szCs w:val="16"/>
              </w:rPr>
              <w:t>LC</w:t>
            </w:r>
          </w:p>
        </w:tc>
        <w:tc>
          <w:tcPr>
            <w:tcW w:w="2977" w:type="dxa"/>
            <w:shd w:val="clear" w:color="auto" w:fill="auto"/>
            <w:vAlign w:val="center"/>
          </w:tcPr>
          <w:p w14:paraId="365C7778" w14:textId="77777777" w:rsidR="001B4E8F" w:rsidRPr="0008231C" w:rsidRDefault="001B4E8F" w:rsidP="00093384">
            <w:pPr>
              <w:spacing w:after="0" w:line="240" w:lineRule="auto"/>
              <w:rPr>
                <w:rFonts w:ascii="Palatino Linotype" w:eastAsia="Times New Roman" w:hAnsi="Palatino Linotype" w:cstheme="minorHAnsi"/>
                <w:color w:val="000000"/>
                <w:sz w:val="16"/>
                <w:szCs w:val="16"/>
              </w:rPr>
            </w:pPr>
          </w:p>
        </w:tc>
        <w:tc>
          <w:tcPr>
            <w:tcW w:w="2551" w:type="dxa"/>
            <w:vAlign w:val="center"/>
          </w:tcPr>
          <w:p w14:paraId="146000A0" w14:textId="09BF2AE2"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26076/0d01-xz26","abstract":"The use of livestock guardian dogs (Canis lupus familiaris; LGDs) to deter predators from preying on domestic sheep (Ovis aries) and goat (Capra spp.) herds continues to increase across the United States. Most research regarding the efficacy of LGDs has been based on queries of rancher satisfaction with LGD performance, yet little is known regarding LGD influence on mesocarnivores, including those species against which they protect livestock. Here, we provide some preliminary observations regarding the effect of LGDs deployed with sheep and goat herds from May 2016 to April 2017 on the detected activity of mesocarnivores within occupied pastures on a 2,027-ha ranch in Menard County, central Texas, USA. Specifically, we were interested in learning if the presence of LGDs might affect the activity of nontarget mesocarnivores (i.e., mammalian predators that do not pose a predation threat to sheep or goats) apart from carnivores that do. To conduct this research, we deployed global positioning system radio-collars on 4 LGDs to record their positions and evaluate their spatial distribution across the ranch over the course of the study. To detect and quantify the presence of these carnivores across the ranch, we established a grid of remote cameras that continuously surveyed for their presence over the course of a year. We detected 8 mesocarnivore species and documented variable effects on activity by each species in relation to the locations of the radio-marked LGDs. Environmental factors rather than LGD presence accounted for most of the variation we observed in mesocarnivore activity. Mesocarnivore activity was also highest in areas without livestock. For those concerned with livestock-wildlife coexistence, our results suggest that LGD presence does not alter the activity of mesocarnivores not typically identified as a threat to sheep and goats. For those managing for livestock predation, our results suggest that LGD presence may negatively influence the activity of bobcats (Lynx rufus), though this effect was not independent from the influence of elevation.","author":[{"dropping-particle":"","family":"Bromen","given":"Nicholas A.","non-dropping-particle":"","parse-names":false,"suffix":""},{"dropping-particle":"","family":"French","given":"Justin T.","non-dropping-particle":"","parse-names":false,"suffix":""},{"dropping-particle":"","family":"Walker","given":"John W.","non-dropping-particle":"","parse-names":false,"suffix":""},{"dropping-particle":"","family":"Tomeček","given":"John M.","non-dropping-particle":"","parse-names":false,"suffix":""}],"container-title":"Human-Wildlife Interactions","id":"ITEM-1","issue":"1","issued":{"date-parts":[["2019"]]},"note":"· \nIn Texas – put GPS collars\non 4 LGDs and set up a camera trapping grid. Surveyed for a year\n\n\n· \nEnvironmental factors more\nthan LGD presence accounted for most of the variation in non-target mesocarnivore\nactivity\n\n\n· \nFor target species assessed\n– bobcat activity was negatively influenced by LGD presence, though elevation\nhad a stronger effect on their activity than LGDs. Slope, elevation, and canopy\ncover represent key aspects of habitat for the guild – influenced mesocarnivore\nactivity patterns.\n\n\n· \nLivestock were at higher\nelevations, which is unfavourable to bobcats and gray foxes. LGDs remain close\nto bonded livestock and suggests the strategic placement of livestock may also\nassist in minimising contact between LGDs and mesocarnivores of depredation concern.\n\n\n· \nThus, LGDs can operate\nwithout significantly disrupting nontarget mesocarnivore species, thereby\nfulfilling needs of agricultural producers and conservationists alike.\n\n\n· \nIf it should be observed\nthat LGDs strongly influence the abundance, activity patterns, or presence of\neconomically valuable game species in the state, such as white-tailed deer or\nwild turkeys, then such effects may potentially exceed local human tolerance\nfor LGDs.","page":"29-41","publisher":"Jack H. Berryman Institute","title":"Spatial relationships between livestock guardian dogs and mesocarnivores in central Texas","type":"article-journal","volume":"13"},"uris":["http://www.mendeley.com/documents/?uuid=7d529362-56b5-33e3-aee5-bb77e99e511e"]}],"mendeley":{"formattedCitation":"&lt;sup&gt;29&lt;/sup&gt;","plainTextFormattedCitation":"29","previouslyFormattedCitation":"&lt;sup&gt;30&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lang w:val="es-ES_tradnl"/>
              </w:rPr>
              <w:t>29</w:t>
            </w:r>
            <w:r w:rsidRPr="0008231C">
              <w:rPr>
                <w:rFonts w:ascii="Palatino Linotype" w:hAnsi="Palatino Linotype"/>
                <w:sz w:val="16"/>
                <w:szCs w:val="16"/>
              </w:rPr>
              <w:fldChar w:fldCharType="end"/>
            </w:r>
          </w:p>
        </w:tc>
        <w:tc>
          <w:tcPr>
            <w:tcW w:w="2268" w:type="dxa"/>
            <w:vAlign w:val="center"/>
          </w:tcPr>
          <w:p w14:paraId="4204BF49"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4B2B2019" w14:textId="191F8B0E"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lang w:val="es-ES_tradnl"/>
              </w:rPr>
              <w:t>Y</w:t>
            </w:r>
          </w:p>
        </w:tc>
      </w:tr>
      <w:tr w:rsidR="001B4E8F" w:rsidRPr="0008231C" w14:paraId="7F29B104" w14:textId="07CE2B26" w:rsidTr="000544A6">
        <w:trPr>
          <w:trHeight w:val="284"/>
          <w:jc w:val="center"/>
        </w:trPr>
        <w:tc>
          <w:tcPr>
            <w:tcW w:w="1838" w:type="dxa"/>
            <w:shd w:val="clear" w:color="auto" w:fill="auto"/>
            <w:noWrap/>
            <w:vAlign w:val="center"/>
            <w:hideMark/>
          </w:tcPr>
          <w:p w14:paraId="745041A5" w14:textId="427B8EBC"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 xml:space="preserve">Common wombat </w:t>
            </w:r>
          </w:p>
        </w:tc>
        <w:tc>
          <w:tcPr>
            <w:tcW w:w="1843" w:type="dxa"/>
            <w:shd w:val="clear" w:color="auto" w:fill="auto"/>
            <w:noWrap/>
            <w:vAlign w:val="center"/>
            <w:hideMark/>
          </w:tcPr>
          <w:p w14:paraId="45F35E09" w14:textId="328E696D"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Vombatus</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ursinus</w:t>
            </w:r>
            <w:proofErr w:type="spellEnd"/>
          </w:p>
        </w:tc>
        <w:tc>
          <w:tcPr>
            <w:tcW w:w="992" w:type="dxa"/>
            <w:shd w:val="clear" w:color="auto" w:fill="00B050"/>
            <w:noWrap/>
            <w:vAlign w:val="center"/>
            <w:hideMark/>
          </w:tcPr>
          <w:p w14:paraId="246B6C4B" w14:textId="7BF515D7"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7D3513DD" w14:textId="69F36979" w:rsidR="001B4E8F" w:rsidRPr="0008231C" w:rsidRDefault="001B4E8F" w:rsidP="00093384">
            <w:pPr>
              <w:spacing w:after="0" w:line="240" w:lineRule="auto"/>
              <w:rPr>
                <w:rFonts w:ascii="Palatino Linotype" w:eastAsia="Times New Roman" w:hAnsi="Palatino Linotype" w:cstheme="minorHAnsi"/>
                <w:color w:val="000000"/>
                <w:sz w:val="16"/>
                <w:szCs w:val="16"/>
              </w:rPr>
            </w:pPr>
          </w:p>
        </w:tc>
        <w:tc>
          <w:tcPr>
            <w:tcW w:w="2551" w:type="dxa"/>
            <w:vAlign w:val="center"/>
          </w:tcPr>
          <w:p w14:paraId="1533883B" w14:textId="05E10D18" w:rsidR="001B4E8F" w:rsidRPr="0008231C" w:rsidRDefault="001B4E8F" w:rsidP="00093384">
            <w:pPr>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p>
        </w:tc>
        <w:tc>
          <w:tcPr>
            <w:tcW w:w="2268" w:type="dxa"/>
            <w:vAlign w:val="center"/>
          </w:tcPr>
          <w:p w14:paraId="3D4C0FA3" w14:textId="77777777" w:rsidR="001B4E8F" w:rsidRPr="0008231C" w:rsidRDefault="001B4E8F" w:rsidP="00093384">
            <w:pPr>
              <w:spacing w:after="0" w:line="240" w:lineRule="auto"/>
              <w:rPr>
                <w:rFonts w:ascii="Palatino Linotype" w:hAnsi="Palatino Linotype"/>
                <w:sz w:val="16"/>
                <w:szCs w:val="16"/>
              </w:rPr>
            </w:pPr>
          </w:p>
        </w:tc>
        <w:tc>
          <w:tcPr>
            <w:tcW w:w="993" w:type="dxa"/>
            <w:vAlign w:val="center"/>
          </w:tcPr>
          <w:p w14:paraId="0B5A05B5" w14:textId="32E2D113" w:rsidR="001B4E8F" w:rsidRPr="0008231C" w:rsidRDefault="001B4E8F" w:rsidP="000544A6">
            <w:pPr>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r w:rsidR="001B4E8F" w:rsidRPr="0008231C" w14:paraId="26BC07FB" w14:textId="084984DD" w:rsidTr="000544A6">
        <w:trPr>
          <w:trHeight w:val="284"/>
          <w:jc w:val="center"/>
        </w:trPr>
        <w:tc>
          <w:tcPr>
            <w:tcW w:w="1838" w:type="dxa"/>
            <w:shd w:val="clear" w:color="auto" w:fill="auto"/>
            <w:noWrap/>
            <w:vAlign w:val="center"/>
            <w:hideMark/>
          </w:tcPr>
          <w:p w14:paraId="7D78EC0C" w14:textId="109B5A45" w:rsidR="001B4E8F" w:rsidRPr="0008231C" w:rsidRDefault="001B4E8F" w:rsidP="00093384">
            <w:pPr>
              <w:spacing w:after="0" w:line="240" w:lineRule="auto"/>
              <w:rPr>
                <w:rFonts w:ascii="Palatino Linotype" w:eastAsia="Times New Roman" w:hAnsi="Palatino Linotype" w:cstheme="minorHAnsi"/>
                <w:color w:val="000000"/>
                <w:sz w:val="16"/>
                <w:szCs w:val="16"/>
              </w:rPr>
            </w:pPr>
            <w:r w:rsidRPr="0008231C">
              <w:rPr>
                <w:rFonts w:ascii="Palatino Linotype" w:hAnsi="Palatino Linotype"/>
                <w:sz w:val="16"/>
                <w:szCs w:val="16"/>
              </w:rPr>
              <w:t>Swamp wallaby</w:t>
            </w:r>
          </w:p>
        </w:tc>
        <w:tc>
          <w:tcPr>
            <w:tcW w:w="1843" w:type="dxa"/>
            <w:shd w:val="clear" w:color="auto" w:fill="auto"/>
            <w:noWrap/>
            <w:vAlign w:val="center"/>
            <w:hideMark/>
          </w:tcPr>
          <w:p w14:paraId="23048378" w14:textId="376C76AD" w:rsidR="001B4E8F" w:rsidRPr="0008231C" w:rsidRDefault="001B4E8F" w:rsidP="00093384">
            <w:pPr>
              <w:spacing w:after="0" w:line="240" w:lineRule="auto"/>
              <w:rPr>
                <w:rFonts w:ascii="Palatino Linotype" w:eastAsia="Times New Roman" w:hAnsi="Palatino Linotype" w:cstheme="minorHAnsi"/>
                <w:i/>
                <w:color w:val="000000"/>
                <w:sz w:val="16"/>
                <w:szCs w:val="16"/>
              </w:rPr>
            </w:pPr>
            <w:proofErr w:type="spellStart"/>
            <w:r w:rsidRPr="0008231C">
              <w:rPr>
                <w:rFonts w:ascii="Palatino Linotype" w:hAnsi="Palatino Linotype"/>
                <w:i/>
                <w:sz w:val="16"/>
                <w:szCs w:val="16"/>
              </w:rPr>
              <w:t>Wallabia</w:t>
            </w:r>
            <w:proofErr w:type="spellEnd"/>
            <w:r w:rsidRPr="0008231C">
              <w:rPr>
                <w:rFonts w:ascii="Palatino Linotype" w:hAnsi="Palatino Linotype"/>
                <w:i/>
                <w:sz w:val="16"/>
                <w:szCs w:val="16"/>
              </w:rPr>
              <w:t xml:space="preserve"> </w:t>
            </w:r>
            <w:proofErr w:type="spellStart"/>
            <w:r w:rsidRPr="0008231C">
              <w:rPr>
                <w:rFonts w:ascii="Palatino Linotype" w:hAnsi="Palatino Linotype"/>
                <w:i/>
                <w:sz w:val="16"/>
                <w:szCs w:val="16"/>
              </w:rPr>
              <w:t>bicolor</w:t>
            </w:r>
            <w:proofErr w:type="spellEnd"/>
          </w:p>
        </w:tc>
        <w:tc>
          <w:tcPr>
            <w:tcW w:w="992" w:type="dxa"/>
            <w:shd w:val="clear" w:color="auto" w:fill="00B050"/>
            <w:noWrap/>
            <w:vAlign w:val="center"/>
            <w:hideMark/>
          </w:tcPr>
          <w:p w14:paraId="7F3456DA" w14:textId="204017F6" w:rsidR="001B4E8F" w:rsidRPr="0008231C" w:rsidRDefault="001B4E8F" w:rsidP="00093384">
            <w:pPr>
              <w:spacing w:after="0" w:line="240" w:lineRule="auto"/>
              <w:jc w:val="center"/>
              <w:rPr>
                <w:rFonts w:ascii="Palatino Linotype" w:eastAsia="Times New Roman" w:hAnsi="Palatino Linotype" w:cstheme="minorHAnsi"/>
                <w:color w:val="000000"/>
                <w:sz w:val="16"/>
                <w:szCs w:val="16"/>
              </w:rPr>
            </w:pPr>
            <w:r w:rsidRPr="0008231C">
              <w:rPr>
                <w:rFonts w:ascii="Palatino Linotype" w:hAnsi="Palatino Linotype"/>
                <w:sz w:val="16"/>
                <w:szCs w:val="16"/>
              </w:rPr>
              <w:t>LC</w:t>
            </w:r>
          </w:p>
        </w:tc>
        <w:tc>
          <w:tcPr>
            <w:tcW w:w="2977" w:type="dxa"/>
            <w:shd w:val="clear" w:color="auto" w:fill="auto"/>
            <w:vAlign w:val="center"/>
            <w:hideMark/>
          </w:tcPr>
          <w:p w14:paraId="6CA582AA" w14:textId="0A668E83" w:rsidR="001B4E8F" w:rsidRPr="0008231C" w:rsidRDefault="001B4E8F" w:rsidP="00093384">
            <w:pPr>
              <w:spacing w:after="0" w:line="240" w:lineRule="auto"/>
              <w:rPr>
                <w:rFonts w:ascii="Palatino Linotype" w:eastAsia="Times New Roman" w:hAnsi="Palatino Linotype" w:cstheme="minorHAnsi"/>
                <w:color w:val="000000"/>
                <w:sz w:val="16"/>
                <w:szCs w:val="16"/>
              </w:rPr>
            </w:pPr>
          </w:p>
        </w:tc>
        <w:tc>
          <w:tcPr>
            <w:tcW w:w="2551" w:type="dxa"/>
            <w:vAlign w:val="center"/>
          </w:tcPr>
          <w:p w14:paraId="506B4C2E" w14:textId="5232653B" w:rsidR="001B4E8F" w:rsidRPr="0008231C" w:rsidRDefault="001B4E8F" w:rsidP="00093384">
            <w:pPr>
              <w:keepNext/>
              <w:spacing w:after="0" w:line="240" w:lineRule="auto"/>
              <w:rPr>
                <w:rFonts w:ascii="Palatino Linotype" w:hAnsi="Palatino Linotype"/>
                <w:sz w:val="16"/>
                <w:szCs w:val="16"/>
              </w:rPr>
            </w:pPr>
            <w:r w:rsidRPr="0008231C">
              <w:rPr>
                <w:rFonts w:ascii="Palatino Linotype" w:hAnsi="Palatino Linotype"/>
                <w:sz w:val="16"/>
                <w:szCs w:val="16"/>
              </w:rPr>
              <w:t>Spatial (</w:t>
            </w:r>
            <w:r w:rsidR="00093384">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vertAlign w:val="superscript"/>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r w:rsidRPr="0008231C">
              <w:rPr>
                <w:rFonts w:ascii="Palatino Linotype" w:hAnsi="Palatino Linotype"/>
                <w:sz w:val="16"/>
                <w:szCs w:val="16"/>
              </w:rPr>
              <w:t>, temporal (N)</w:t>
            </w:r>
            <w:r w:rsidRPr="0008231C">
              <w:rPr>
                <w:rFonts w:ascii="Palatino Linotype" w:hAnsi="Palatino Linotype"/>
                <w:sz w:val="16"/>
                <w:szCs w:val="16"/>
              </w:rPr>
              <w:fldChar w:fldCharType="begin" w:fldLock="1"/>
            </w:r>
            <w:r w:rsidR="005C150A" w:rsidRPr="0008231C">
              <w:rPr>
                <w:rFonts w:ascii="Palatino Linotype" w:hAnsi="Palatino Linotype"/>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lt;sup&gt;37&lt;/sup&gt;","plainTextFormattedCitation":"37","previouslyFormattedCitation":"&lt;sup&gt;38&lt;/sup&gt;"},"properties":{"noteIndex":0},"schema":"https://github.com/citation-style-language/schema/raw/master/csl-citation.json"}</w:instrText>
            </w:r>
            <w:r w:rsidRPr="0008231C">
              <w:rPr>
                <w:rFonts w:ascii="Palatino Linotype" w:hAnsi="Palatino Linotype"/>
                <w:sz w:val="16"/>
                <w:szCs w:val="16"/>
              </w:rPr>
              <w:fldChar w:fldCharType="separate"/>
            </w:r>
            <w:r w:rsidR="005C150A" w:rsidRPr="0008231C">
              <w:rPr>
                <w:rFonts w:ascii="Palatino Linotype" w:hAnsi="Palatino Linotype"/>
                <w:noProof/>
                <w:sz w:val="16"/>
                <w:szCs w:val="16"/>
                <w:vertAlign w:val="superscript"/>
              </w:rPr>
              <w:t>37</w:t>
            </w:r>
            <w:r w:rsidRPr="0008231C">
              <w:rPr>
                <w:rFonts w:ascii="Palatino Linotype" w:hAnsi="Palatino Linotype"/>
                <w:sz w:val="16"/>
                <w:szCs w:val="16"/>
              </w:rPr>
              <w:fldChar w:fldCharType="end"/>
            </w:r>
          </w:p>
        </w:tc>
        <w:tc>
          <w:tcPr>
            <w:tcW w:w="2268" w:type="dxa"/>
            <w:vAlign w:val="center"/>
          </w:tcPr>
          <w:p w14:paraId="242AD51F" w14:textId="77777777" w:rsidR="001B4E8F" w:rsidRPr="0008231C" w:rsidRDefault="001B4E8F" w:rsidP="00093384">
            <w:pPr>
              <w:keepNext/>
              <w:spacing w:after="0" w:line="240" w:lineRule="auto"/>
              <w:rPr>
                <w:rFonts w:ascii="Palatino Linotype" w:hAnsi="Palatino Linotype"/>
                <w:sz w:val="16"/>
                <w:szCs w:val="16"/>
              </w:rPr>
            </w:pPr>
          </w:p>
        </w:tc>
        <w:tc>
          <w:tcPr>
            <w:tcW w:w="993" w:type="dxa"/>
            <w:vAlign w:val="center"/>
          </w:tcPr>
          <w:p w14:paraId="077AC192" w14:textId="58CB76D9" w:rsidR="001B4E8F" w:rsidRPr="0008231C" w:rsidRDefault="001B4E8F" w:rsidP="000544A6">
            <w:pPr>
              <w:keepNext/>
              <w:spacing w:after="0" w:line="240" w:lineRule="auto"/>
              <w:jc w:val="center"/>
              <w:rPr>
                <w:rFonts w:ascii="Palatino Linotype" w:hAnsi="Palatino Linotype"/>
                <w:sz w:val="16"/>
                <w:szCs w:val="16"/>
              </w:rPr>
            </w:pPr>
            <w:r w:rsidRPr="0008231C">
              <w:rPr>
                <w:rFonts w:ascii="Palatino Linotype" w:hAnsi="Palatino Linotype"/>
                <w:sz w:val="16"/>
                <w:szCs w:val="16"/>
              </w:rPr>
              <w:t>Y</w:t>
            </w:r>
          </w:p>
        </w:tc>
      </w:tr>
    </w:tbl>
    <w:p w14:paraId="4E9114CC" w14:textId="77777777" w:rsidR="00401E40" w:rsidRPr="0008231C" w:rsidRDefault="00401E40" w:rsidP="00093384">
      <w:pPr>
        <w:pStyle w:val="Titulek"/>
        <w:spacing w:after="0"/>
        <w:rPr>
          <w:rFonts w:ascii="Palatino Linotype" w:hAnsi="Palatino Linotype"/>
          <w:sz w:val="16"/>
          <w:szCs w:val="16"/>
        </w:rPr>
      </w:pPr>
    </w:p>
    <w:p w14:paraId="459FE22D" w14:textId="1768211D" w:rsidR="00030B1F" w:rsidRPr="0008231C" w:rsidRDefault="00401E40" w:rsidP="000544A6">
      <w:pPr>
        <w:pStyle w:val="Titulek"/>
        <w:tabs>
          <w:tab w:val="left" w:pos="3969"/>
          <w:tab w:val="left" w:pos="8080"/>
        </w:tabs>
        <w:spacing w:after="0"/>
        <w:rPr>
          <w:rFonts w:ascii="Palatino Linotype" w:hAnsi="Palatino Linotype"/>
          <w:sz w:val="16"/>
          <w:szCs w:val="16"/>
        </w:rPr>
      </w:pPr>
      <w:r w:rsidRPr="0008231C">
        <w:rPr>
          <w:rFonts w:ascii="Palatino Linotype" w:hAnsi="Palatino Linotype"/>
          <w:sz w:val="16"/>
          <w:szCs w:val="16"/>
        </w:rPr>
        <w:t xml:space="preserve">Interactions, </w:t>
      </w:r>
      <w:r w:rsidR="0076147B">
        <w:rPr>
          <w:rFonts w:ascii="Palatino Linotype" w:hAnsi="Palatino Linotype"/>
          <w:sz w:val="16"/>
          <w:szCs w:val="16"/>
        </w:rPr>
        <w:t>r</w:t>
      </w:r>
      <w:r w:rsidRPr="0008231C">
        <w:rPr>
          <w:rFonts w:ascii="Palatino Linotype" w:hAnsi="Palatino Linotype"/>
          <w:sz w:val="16"/>
          <w:szCs w:val="16"/>
        </w:rPr>
        <w:t>esponses and</w:t>
      </w:r>
      <w:r w:rsidR="00030B1F" w:rsidRPr="0008231C">
        <w:rPr>
          <w:rFonts w:ascii="Palatino Linotype" w:hAnsi="Palatino Linotype"/>
          <w:sz w:val="16"/>
          <w:szCs w:val="16"/>
        </w:rPr>
        <w:t xml:space="preserve"> </w:t>
      </w:r>
      <w:r w:rsidR="0076147B">
        <w:rPr>
          <w:rFonts w:ascii="Palatino Linotype" w:hAnsi="Palatino Linotype"/>
          <w:sz w:val="16"/>
          <w:szCs w:val="16"/>
        </w:rPr>
        <w:t>e</w:t>
      </w:r>
      <w:r w:rsidR="00030B1F" w:rsidRPr="0008231C">
        <w:rPr>
          <w:rFonts w:ascii="Palatino Linotype" w:hAnsi="Palatino Linotype"/>
          <w:sz w:val="16"/>
          <w:szCs w:val="16"/>
        </w:rPr>
        <w:t>ffects</w:t>
      </w:r>
      <w:r w:rsidR="00DA7154" w:rsidRPr="0008231C">
        <w:rPr>
          <w:rFonts w:ascii="Palatino Linotype" w:hAnsi="Palatino Linotype"/>
          <w:sz w:val="16"/>
          <w:szCs w:val="16"/>
        </w:rPr>
        <w:t>:</w:t>
      </w:r>
    </w:p>
    <w:p w14:paraId="6C2D251E" w14:textId="22CCEAF7" w:rsidR="00C90633" w:rsidRPr="0008231C" w:rsidRDefault="003E5079" w:rsidP="00093384">
      <w:pPr>
        <w:pStyle w:val="Titulek"/>
        <w:spacing w:after="0"/>
        <w:rPr>
          <w:rFonts w:ascii="Palatino Linotype" w:hAnsi="Palatino Linotype"/>
          <w:sz w:val="16"/>
          <w:szCs w:val="16"/>
        </w:rPr>
      </w:pPr>
      <w:r w:rsidRPr="0008231C">
        <w:rPr>
          <w:rFonts w:ascii="Palatino Linotype" w:hAnsi="Palatino Linotype"/>
          <w:sz w:val="16"/>
          <w:szCs w:val="16"/>
        </w:rPr>
        <w:t>chased –</w:t>
      </w:r>
      <w:r w:rsidR="00030B1F" w:rsidRPr="0008231C">
        <w:rPr>
          <w:rFonts w:ascii="Palatino Linotype" w:hAnsi="Palatino Linotype"/>
          <w:sz w:val="16"/>
          <w:szCs w:val="16"/>
        </w:rPr>
        <w:t xml:space="preserve"> species</w:t>
      </w:r>
      <w:r w:rsidR="00C90633" w:rsidRPr="0008231C">
        <w:rPr>
          <w:rFonts w:ascii="Palatino Linotype" w:hAnsi="Palatino Linotype"/>
          <w:sz w:val="16"/>
          <w:szCs w:val="16"/>
        </w:rPr>
        <w:t xml:space="preserve"> is chased by LGDs</w:t>
      </w:r>
      <w:r w:rsidR="00401E40" w:rsidRPr="0008231C">
        <w:rPr>
          <w:rFonts w:ascii="Palatino Linotype" w:hAnsi="Palatino Linotype"/>
          <w:sz w:val="16"/>
          <w:szCs w:val="16"/>
        </w:rPr>
        <w:t xml:space="preserve"> </w:t>
      </w:r>
    </w:p>
    <w:p w14:paraId="2A5ECCFD" w14:textId="301EED7E" w:rsidR="004F48CD" w:rsidRPr="0008231C" w:rsidRDefault="004F48CD" w:rsidP="00093384">
      <w:pPr>
        <w:pStyle w:val="Titulek"/>
        <w:spacing w:after="0"/>
        <w:rPr>
          <w:rFonts w:ascii="Palatino Linotype" w:hAnsi="Palatino Linotype"/>
          <w:sz w:val="16"/>
          <w:szCs w:val="16"/>
        </w:rPr>
      </w:pPr>
      <w:r w:rsidRPr="0008231C">
        <w:rPr>
          <w:rFonts w:ascii="Palatino Linotype" w:hAnsi="Palatino Linotype"/>
          <w:sz w:val="16"/>
          <w:szCs w:val="16"/>
        </w:rPr>
        <w:t xml:space="preserve">not chased – species is actively reported not to be chased by LGDs </w:t>
      </w:r>
    </w:p>
    <w:p w14:paraId="1AF5EFE1" w14:textId="399111C6" w:rsidR="00C90633" w:rsidRPr="0008231C" w:rsidRDefault="003E5079" w:rsidP="00093384">
      <w:pPr>
        <w:pStyle w:val="Titulek"/>
        <w:spacing w:after="0"/>
        <w:rPr>
          <w:rFonts w:ascii="Palatino Linotype" w:hAnsi="Palatino Linotype"/>
          <w:sz w:val="16"/>
          <w:szCs w:val="16"/>
        </w:rPr>
      </w:pPr>
      <w:r w:rsidRPr="0008231C">
        <w:rPr>
          <w:rFonts w:ascii="Palatino Linotype" w:hAnsi="Palatino Linotype"/>
          <w:sz w:val="16"/>
          <w:szCs w:val="16"/>
        </w:rPr>
        <w:t>killed –</w:t>
      </w:r>
      <w:r w:rsidR="00030B1F" w:rsidRPr="0008231C">
        <w:rPr>
          <w:rFonts w:ascii="Palatino Linotype" w:hAnsi="Palatino Linotype"/>
          <w:sz w:val="16"/>
          <w:szCs w:val="16"/>
        </w:rPr>
        <w:t xml:space="preserve"> species</w:t>
      </w:r>
      <w:r w:rsidR="00C90633" w:rsidRPr="0008231C">
        <w:rPr>
          <w:rFonts w:ascii="Palatino Linotype" w:hAnsi="Palatino Linotype"/>
          <w:sz w:val="16"/>
          <w:szCs w:val="16"/>
        </w:rPr>
        <w:t xml:space="preserve"> is</w:t>
      </w:r>
      <w:r w:rsidR="004F48CD" w:rsidRPr="0008231C">
        <w:rPr>
          <w:rFonts w:ascii="Palatino Linotype" w:hAnsi="Palatino Linotype"/>
          <w:sz w:val="16"/>
          <w:szCs w:val="16"/>
        </w:rPr>
        <w:t xml:space="preserve"> reported</w:t>
      </w:r>
      <w:r w:rsidR="00315C7E" w:rsidRPr="0008231C">
        <w:rPr>
          <w:rFonts w:ascii="Palatino Linotype" w:hAnsi="Palatino Linotype"/>
          <w:sz w:val="16"/>
          <w:szCs w:val="16"/>
        </w:rPr>
        <w:t xml:space="preserve"> to be</w:t>
      </w:r>
      <w:r w:rsidR="00C90633" w:rsidRPr="0008231C">
        <w:rPr>
          <w:rFonts w:ascii="Palatino Linotype" w:hAnsi="Palatino Linotype"/>
          <w:sz w:val="16"/>
          <w:szCs w:val="16"/>
        </w:rPr>
        <w:t xml:space="preserve"> killed by LGDs</w:t>
      </w:r>
    </w:p>
    <w:p w14:paraId="7BDA7A3A" w14:textId="546A6F99" w:rsidR="004F48CD" w:rsidRPr="0008231C" w:rsidRDefault="004F48CD" w:rsidP="00093384">
      <w:pPr>
        <w:pStyle w:val="Titulek"/>
        <w:spacing w:after="0"/>
        <w:rPr>
          <w:rFonts w:ascii="Palatino Linotype" w:hAnsi="Palatino Linotype"/>
          <w:sz w:val="16"/>
          <w:szCs w:val="16"/>
        </w:rPr>
      </w:pPr>
      <w:r w:rsidRPr="0008231C">
        <w:rPr>
          <w:rFonts w:ascii="Palatino Linotype" w:hAnsi="Palatino Linotype"/>
          <w:sz w:val="16"/>
          <w:szCs w:val="16"/>
        </w:rPr>
        <w:t>not killed – species is actively reported not to be killed by LGDs</w:t>
      </w:r>
    </w:p>
    <w:p w14:paraId="2AB79A13" w14:textId="177C7C10" w:rsidR="00030B1F" w:rsidRPr="0008231C" w:rsidRDefault="003E5079" w:rsidP="00093384">
      <w:pPr>
        <w:pStyle w:val="Titulek"/>
        <w:spacing w:after="0"/>
        <w:rPr>
          <w:rFonts w:ascii="Palatino Linotype" w:hAnsi="Palatino Linotype"/>
          <w:sz w:val="16"/>
          <w:szCs w:val="16"/>
        </w:rPr>
      </w:pPr>
      <w:r w:rsidRPr="0008231C">
        <w:rPr>
          <w:rFonts w:ascii="Palatino Linotype" w:hAnsi="Palatino Linotype"/>
          <w:sz w:val="16"/>
          <w:szCs w:val="16"/>
        </w:rPr>
        <w:t xml:space="preserve">consumed – </w:t>
      </w:r>
      <w:r w:rsidR="00030B1F" w:rsidRPr="0008231C">
        <w:rPr>
          <w:rFonts w:ascii="Palatino Linotype" w:hAnsi="Palatino Linotype"/>
          <w:sz w:val="16"/>
          <w:szCs w:val="16"/>
        </w:rPr>
        <w:t>species remains found in scat of LGD</w:t>
      </w:r>
      <w:r w:rsidR="00315C7E" w:rsidRPr="0008231C">
        <w:rPr>
          <w:rFonts w:ascii="Palatino Linotype" w:hAnsi="Palatino Linotype"/>
          <w:sz w:val="16"/>
          <w:szCs w:val="16"/>
        </w:rPr>
        <w:t>s</w:t>
      </w:r>
    </w:p>
    <w:p w14:paraId="356B1CF1" w14:textId="592C3ABE" w:rsidR="00401E40" w:rsidRPr="0008231C" w:rsidRDefault="00401E40" w:rsidP="00093384">
      <w:pPr>
        <w:pStyle w:val="Titulek"/>
        <w:spacing w:after="0"/>
        <w:rPr>
          <w:rFonts w:ascii="Palatino Linotype" w:hAnsi="Palatino Linotype"/>
          <w:sz w:val="16"/>
          <w:szCs w:val="16"/>
        </w:rPr>
      </w:pPr>
      <w:r w:rsidRPr="0008231C">
        <w:rPr>
          <w:rFonts w:ascii="Palatino Linotype" w:hAnsi="Palatino Linotype"/>
          <w:sz w:val="16"/>
          <w:szCs w:val="16"/>
        </w:rPr>
        <w:t>interacted – species reported to directly interact with LGDs, but the nature of the interaction (e.g. chasing or killing) not specified</w:t>
      </w:r>
    </w:p>
    <w:p w14:paraId="15FE708C" w14:textId="6D0ADA6D" w:rsidR="00DA7154" w:rsidRPr="0008231C" w:rsidRDefault="00DA7154" w:rsidP="00093384">
      <w:pPr>
        <w:pStyle w:val="Titulek"/>
        <w:spacing w:after="0"/>
        <w:rPr>
          <w:rFonts w:ascii="Palatino Linotype" w:hAnsi="Palatino Linotype"/>
          <w:sz w:val="16"/>
          <w:szCs w:val="16"/>
        </w:rPr>
      </w:pPr>
      <w:r w:rsidRPr="0008231C">
        <w:rPr>
          <w:rFonts w:ascii="Palatino Linotype" w:hAnsi="Palatino Linotype"/>
          <w:sz w:val="16"/>
          <w:szCs w:val="16"/>
        </w:rPr>
        <w:t>not interacted with – species reported not to directly interact with LGDs</w:t>
      </w:r>
    </w:p>
    <w:p w14:paraId="285908BE" w14:textId="06CAE159" w:rsidR="00401E40" w:rsidRPr="0008231C" w:rsidRDefault="00401E40" w:rsidP="00E51348">
      <w:pPr>
        <w:pStyle w:val="Titulek"/>
        <w:spacing w:after="0"/>
        <w:rPr>
          <w:rFonts w:ascii="Palatino Linotype" w:hAnsi="Palatino Linotype"/>
          <w:sz w:val="16"/>
          <w:szCs w:val="16"/>
        </w:rPr>
      </w:pPr>
      <w:r w:rsidRPr="0008231C">
        <w:rPr>
          <w:rFonts w:ascii="Palatino Linotype" w:hAnsi="Palatino Linotype"/>
          <w:sz w:val="16"/>
          <w:szCs w:val="16"/>
        </w:rPr>
        <w:t>visual, auditory or olfactory cues</w:t>
      </w:r>
      <w:r w:rsidR="004F48CD" w:rsidRPr="0008231C">
        <w:rPr>
          <w:rFonts w:ascii="Palatino Linotype" w:hAnsi="Palatino Linotype"/>
          <w:sz w:val="16"/>
          <w:szCs w:val="16"/>
        </w:rPr>
        <w:t xml:space="preserve"> –</w:t>
      </w:r>
      <w:r w:rsidRPr="0008231C">
        <w:rPr>
          <w:rFonts w:ascii="Palatino Linotype" w:hAnsi="Palatino Linotype"/>
          <w:sz w:val="16"/>
          <w:szCs w:val="16"/>
        </w:rPr>
        <w:t xml:space="preserve"> species interacts with LGD cues, e.g. barks, scent-marks</w:t>
      </w:r>
    </w:p>
    <w:p w14:paraId="3A74C083" w14:textId="149791AC" w:rsidR="00030B1F" w:rsidRPr="0008231C" w:rsidRDefault="00315C7E" w:rsidP="00093384">
      <w:pPr>
        <w:pStyle w:val="Titulek"/>
        <w:spacing w:after="0"/>
        <w:rPr>
          <w:rFonts w:ascii="Palatino Linotype" w:hAnsi="Palatino Linotype"/>
          <w:sz w:val="16"/>
          <w:szCs w:val="16"/>
        </w:rPr>
      </w:pPr>
      <w:r w:rsidRPr="0008231C">
        <w:rPr>
          <w:rFonts w:ascii="Palatino Linotype" w:hAnsi="Palatino Linotype"/>
          <w:sz w:val="16"/>
          <w:szCs w:val="16"/>
        </w:rPr>
        <w:t>hybridised</w:t>
      </w:r>
      <w:r w:rsidR="00030B1F" w:rsidRPr="0008231C">
        <w:rPr>
          <w:rFonts w:ascii="Palatino Linotype" w:hAnsi="Palatino Linotype"/>
          <w:sz w:val="16"/>
          <w:szCs w:val="16"/>
        </w:rPr>
        <w:t xml:space="preserve"> – species bred with LGD</w:t>
      </w:r>
      <w:r w:rsidR="00401E40" w:rsidRPr="0008231C">
        <w:rPr>
          <w:rFonts w:ascii="Palatino Linotype" w:hAnsi="Palatino Linotype"/>
          <w:sz w:val="16"/>
          <w:szCs w:val="16"/>
        </w:rPr>
        <w:t xml:space="preserve">s </w:t>
      </w:r>
    </w:p>
    <w:p w14:paraId="031543E5" w14:textId="443FF6FD" w:rsidR="00C90633" w:rsidRPr="0008231C" w:rsidRDefault="00030B1F" w:rsidP="00093384">
      <w:pPr>
        <w:pStyle w:val="Titulek"/>
        <w:spacing w:after="0"/>
        <w:rPr>
          <w:rFonts w:ascii="Palatino Linotype" w:hAnsi="Palatino Linotype"/>
          <w:sz w:val="16"/>
          <w:szCs w:val="16"/>
        </w:rPr>
      </w:pPr>
      <w:r w:rsidRPr="0008231C">
        <w:rPr>
          <w:rFonts w:ascii="Palatino Linotype" w:hAnsi="Palatino Linotype"/>
          <w:sz w:val="16"/>
          <w:szCs w:val="16"/>
        </w:rPr>
        <w:t>spatial</w:t>
      </w:r>
      <w:r w:rsidR="003E5079" w:rsidRPr="0008231C">
        <w:rPr>
          <w:rFonts w:ascii="Palatino Linotype" w:hAnsi="Palatino Linotype"/>
          <w:sz w:val="16"/>
          <w:szCs w:val="16"/>
        </w:rPr>
        <w:t xml:space="preserve"> – </w:t>
      </w:r>
      <w:r w:rsidRPr="0008231C">
        <w:rPr>
          <w:rFonts w:ascii="Palatino Linotype" w:hAnsi="Palatino Linotype"/>
          <w:sz w:val="16"/>
          <w:szCs w:val="16"/>
        </w:rPr>
        <w:t>no change (N), or species</w:t>
      </w:r>
      <w:r w:rsidR="00C90633" w:rsidRPr="0008231C">
        <w:rPr>
          <w:rFonts w:ascii="Palatino Linotype" w:hAnsi="Palatino Linotype"/>
          <w:sz w:val="16"/>
          <w:szCs w:val="16"/>
        </w:rPr>
        <w:t xml:space="preserve"> moved away</w:t>
      </w:r>
      <w:r w:rsidR="00401E40" w:rsidRPr="0008231C">
        <w:rPr>
          <w:rFonts w:ascii="Palatino Linotype" w:hAnsi="Palatino Linotype"/>
          <w:sz w:val="16"/>
          <w:szCs w:val="16"/>
        </w:rPr>
        <w:t xml:space="preserve"> (</w:t>
      </w:r>
      <w:r w:rsidR="0076147B">
        <w:rPr>
          <w:rFonts w:ascii="Palatino Linotype" w:hAnsi="Palatino Linotype"/>
          <w:sz w:val="16"/>
          <w:szCs w:val="16"/>
        </w:rPr>
        <w:t>–</w:t>
      </w:r>
      <w:proofErr w:type="spellStart"/>
      <w:r w:rsidR="00401E40" w:rsidRPr="0008231C">
        <w:rPr>
          <w:rFonts w:ascii="Palatino Linotype" w:hAnsi="Palatino Linotype"/>
          <w:sz w:val="16"/>
          <w:szCs w:val="16"/>
        </w:rPr>
        <w:t>ve</w:t>
      </w:r>
      <w:proofErr w:type="spellEnd"/>
      <w:r w:rsidR="00401E40" w:rsidRPr="0008231C">
        <w:rPr>
          <w:rFonts w:ascii="Palatino Linotype" w:hAnsi="Palatino Linotype"/>
          <w:sz w:val="16"/>
          <w:szCs w:val="16"/>
        </w:rPr>
        <w:t>) or</w:t>
      </w:r>
      <w:r w:rsidR="00C90633" w:rsidRPr="0008231C">
        <w:rPr>
          <w:rFonts w:ascii="Palatino Linotype" w:hAnsi="Palatino Linotype"/>
          <w:sz w:val="16"/>
          <w:szCs w:val="16"/>
        </w:rPr>
        <w:t xml:space="preserve"> towards</w:t>
      </w:r>
      <w:r w:rsidRPr="0008231C">
        <w:rPr>
          <w:rFonts w:ascii="Palatino Linotype" w:hAnsi="Palatino Linotype"/>
          <w:sz w:val="16"/>
          <w:szCs w:val="16"/>
        </w:rPr>
        <w:t xml:space="preserve"> (+</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r w:rsidR="00C90633" w:rsidRPr="0008231C">
        <w:rPr>
          <w:rFonts w:ascii="Palatino Linotype" w:hAnsi="Palatino Linotype"/>
          <w:sz w:val="16"/>
          <w:szCs w:val="16"/>
        </w:rPr>
        <w:t xml:space="preserve"> LGDs</w:t>
      </w:r>
    </w:p>
    <w:p w14:paraId="61DA6C39" w14:textId="5C51AC37" w:rsidR="00C90633" w:rsidRPr="0008231C" w:rsidRDefault="00030B1F" w:rsidP="00093384">
      <w:pPr>
        <w:pStyle w:val="Titulek"/>
        <w:spacing w:after="0"/>
        <w:rPr>
          <w:rFonts w:ascii="Palatino Linotype" w:hAnsi="Palatino Linotype"/>
          <w:sz w:val="16"/>
          <w:szCs w:val="16"/>
        </w:rPr>
      </w:pPr>
      <w:r w:rsidRPr="0008231C">
        <w:rPr>
          <w:rFonts w:ascii="Palatino Linotype" w:hAnsi="Palatino Linotype"/>
          <w:sz w:val="16"/>
          <w:szCs w:val="16"/>
        </w:rPr>
        <w:t>tempora</w:t>
      </w:r>
      <w:r w:rsidR="00093384">
        <w:rPr>
          <w:rFonts w:ascii="Palatino Linotype" w:hAnsi="Palatino Linotype"/>
          <w:sz w:val="16"/>
          <w:szCs w:val="16"/>
        </w:rPr>
        <w:t>l</w:t>
      </w:r>
      <w:r w:rsidR="003E5079" w:rsidRPr="0008231C">
        <w:rPr>
          <w:rFonts w:ascii="Palatino Linotype" w:hAnsi="Palatino Linotype"/>
          <w:sz w:val="16"/>
          <w:szCs w:val="16"/>
        </w:rPr>
        <w:t xml:space="preserve"> –</w:t>
      </w:r>
      <w:r w:rsidRPr="0008231C">
        <w:rPr>
          <w:rFonts w:ascii="Palatino Linotype" w:hAnsi="Palatino Linotype"/>
          <w:sz w:val="16"/>
          <w:szCs w:val="16"/>
        </w:rPr>
        <w:t xml:space="preserve"> no change (N), or</w:t>
      </w:r>
      <w:r w:rsidR="003E5079" w:rsidRPr="0008231C">
        <w:rPr>
          <w:rFonts w:ascii="Palatino Linotype" w:hAnsi="Palatino Linotype"/>
          <w:sz w:val="16"/>
          <w:szCs w:val="16"/>
        </w:rPr>
        <w:t xml:space="preserve"> </w:t>
      </w:r>
      <w:r w:rsidRPr="0008231C">
        <w:rPr>
          <w:rFonts w:ascii="Palatino Linotype" w:hAnsi="Palatino Linotype"/>
          <w:sz w:val="16"/>
          <w:szCs w:val="16"/>
        </w:rPr>
        <w:t>species</w:t>
      </w:r>
      <w:r w:rsidR="00C90633" w:rsidRPr="0008231C">
        <w:rPr>
          <w:rFonts w:ascii="Palatino Linotype" w:hAnsi="Palatino Linotype"/>
          <w:sz w:val="16"/>
          <w:szCs w:val="16"/>
        </w:rPr>
        <w:t xml:space="preserve"> changed </w:t>
      </w:r>
      <w:r w:rsidRPr="0008231C">
        <w:rPr>
          <w:rFonts w:ascii="Palatino Linotype" w:hAnsi="Palatino Linotype"/>
          <w:sz w:val="16"/>
          <w:szCs w:val="16"/>
        </w:rPr>
        <w:t>active time to when LGDs active (+</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 or when LGDs not active (</w:t>
      </w:r>
      <w:r w:rsidR="0076147B">
        <w:rPr>
          <w:rFonts w:ascii="Palatino Linotype" w:hAnsi="Palatino Linotype"/>
          <w:sz w:val="16"/>
          <w:szCs w:val="16"/>
        </w:rPr>
        <w:t>–</w:t>
      </w:r>
      <w:proofErr w:type="spellStart"/>
      <w:r w:rsidRPr="0008231C">
        <w:rPr>
          <w:rFonts w:ascii="Palatino Linotype" w:hAnsi="Palatino Linotype"/>
          <w:sz w:val="16"/>
          <w:szCs w:val="16"/>
        </w:rPr>
        <w:t>ve</w:t>
      </w:r>
      <w:proofErr w:type="spellEnd"/>
      <w:r w:rsidRPr="0008231C">
        <w:rPr>
          <w:rFonts w:ascii="Palatino Linotype" w:hAnsi="Palatino Linotype"/>
          <w:sz w:val="16"/>
          <w:szCs w:val="16"/>
        </w:rPr>
        <w:t>)</w:t>
      </w:r>
    </w:p>
    <w:p w14:paraId="6CCA75A0" w14:textId="33B13F0B" w:rsidR="00401E40" w:rsidRPr="008D7DF5" w:rsidRDefault="00030B1F" w:rsidP="00093384">
      <w:pPr>
        <w:pStyle w:val="Titulek"/>
        <w:spacing w:after="0"/>
        <w:rPr>
          <w:rFonts w:ascii="Palatino Linotype" w:hAnsi="Palatino Linotype"/>
          <w:sz w:val="16"/>
          <w:szCs w:val="16"/>
        </w:rPr>
      </w:pPr>
      <w:r w:rsidRPr="0008231C">
        <w:rPr>
          <w:rFonts w:ascii="Palatino Linotype" w:hAnsi="Palatino Linotype"/>
          <w:sz w:val="16"/>
          <w:szCs w:val="16"/>
        </w:rPr>
        <w:t>anti-predator</w:t>
      </w:r>
      <w:r w:rsidR="003E5079" w:rsidRPr="0008231C">
        <w:rPr>
          <w:rFonts w:ascii="Palatino Linotype" w:hAnsi="Palatino Linotype"/>
          <w:sz w:val="16"/>
          <w:szCs w:val="16"/>
        </w:rPr>
        <w:t xml:space="preserve"> – </w:t>
      </w:r>
      <w:r w:rsidRPr="0008231C">
        <w:rPr>
          <w:rFonts w:ascii="Palatino Linotype" w:hAnsi="Palatino Linotype"/>
          <w:sz w:val="16"/>
          <w:szCs w:val="16"/>
        </w:rPr>
        <w:t xml:space="preserve">no </w:t>
      </w:r>
      <w:r w:rsidRPr="008D7DF5">
        <w:rPr>
          <w:rFonts w:ascii="Palatino Linotype" w:hAnsi="Palatino Linotype"/>
          <w:sz w:val="16"/>
          <w:szCs w:val="16"/>
        </w:rPr>
        <w:t>change (N), or species increased (+</w:t>
      </w:r>
      <w:proofErr w:type="spellStart"/>
      <w:r w:rsidRPr="008D7DF5">
        <w:rPr>
          <w:rFonts w:ascii="Palatino Linotype" w:hAnsi="Palatino Linotype"/>
          <w:sz w:val="16"/>
          <w:szCs w:val="16"/>
        </w:rPr>
        <w:t>ve</w:t>
      </w:r>
      <w:proofErr w:type="spellEnd"/>
      <w:r w:rsidRPr="008D7DF5">
        <w:rPr>
          <w:rFonts w:ascii="Palatino Linotype" w:hAnsi="Palatino Linotype"/>
          <w:sz w:val="16"/>
          <w:szCs w:val="16"/>
        </w:rPr>
        <w:t>) or decreased (</w:t>
      </w:r>
      <w:r w:rsidR="0076147B" w:rsidRPr="008D7DF5">
        <w:rPr>
          <w:rFonts w:ascii="Palatino Linotype" w:hAnsi="Palatino Linotype"/>
          <w:sz w:val="16"/>
          <w:szCs w:val="16"/>
        </w:rPr>
        <w:t>–</w:t>
      </w:r>
      <w:proofErr w:type="spellStart"/>
      <w:r w:rsidRPr="008D7DF5">
        <w:rPr>
          <w:rFonts w:ascii="Palatino Linotype" w:hAnsi="Palatino Linotype"/>
          <w:sz w:val="16"/>
          <w:szCs w:val="16"/>
        </w:rPr>
        <w:t>ve</w:t>
      </w:r>
      <w:proofErr w:type="spellEnd"/>
      <w:r w:rsidRPr="008D7DF5">
        <w:rPr>
          <w:rFonts w:ascii="Palatino Linotype" w:hAnsi="Palatino Linotype"/>
          <w:sz w:val="16"/>
          <w:szCs w:val="16"/>
        </w:rPr>
        <w:t>) anti-predator behaviour</w:t>
      </w:r>
      <w:r w:rsidR="00401E40" w:rsidRPr="008D7DF5">
        <w:rPr>
          <w:rFonts w:ascii="Palatino Linotype" w:hAnsi="Palatino Linotype"/>
          <w:sz w:val="16"/>
          <w:szCs w:val="16"/>
        </w:rPr>
        <w:t xml:space="preserve"> such as increase in vigilance </w:t>
      </w:r>
    </w:p>
    <w:p w14:paraId="0EE5E733" w14:textId="063B1CF9" w:rsidR="00401E40" w:rsidRPr="008D7DF5" w:rsidRDefault="00C90633" w:rsidP="00093384">
      <w:pPr>
        <w:pStyle w:val="Titulek"/>
        <w:spacing w:after="0"/>
        <w:rPr>
          <w:rFonts w:ascii="Palatino Linotype" w:hAnsi="Palatino Linotype"/>
          <w:sz w:val="16"/>
          <w:szCs w:val="16"/>
        </w:rPr>
      </w:pPr>
      <w:r w:rsidRPr="008D7DF5">
        <w:rPr>
          <w:rFonts w:ascii="Palatino Linotype" w:hAnsi="Palatino Linotype"/>
          <w:sz w:val="16"/>
          <w:szCs w:val="16"/>
        </w:rPr>
        <w:t xml:space="preserve">survival – </w:t>
      </w:r>
      <w:r w:rsidR="00030B1F" w:rsidRPr="008D7DF5">
        <w:rPr>
          <w:rFonts w:ascii="Palatino Linotype" w:hAnsi="Palatino Linotype"/>
          <w:sz w:val="16"/>
          <w:szCs w:val="16"/>
        </w:rPr>
        <w:t>no change (N), reduction (</w:t>
      </w:r>
      <w:r w:rsidR="0076147B" w:rsidRPr="008D7DF5">
        <w:rPr>
          <w:rFonts w:ascii="Palatino Linotype" w:hAnsi="Palatino Linotype"/>
          <w:sz w:val="16"/>
          <w:szCs w:val="16"/>
        </w:rPr>
        <w:t>–</w:t>
      </w:r>
      <w:proofErr w:type="spellStart"/>
      <w:r w:rsidR="00030B1F" w:rsidRPr="008D7DF5">
        <w:rPr>
          <w:rFonts w:ascii="Palatino Linotype" w:hAnsi="Palatino Linotype"/>
          <w:sz w:val="16"/>
          <w:szCs w:val="16"/>
        </w:rPr>
        <w:t>ve</w:t>
      </w:r>
      <w:proofErr w:type="spellEnd"/>
      <w:r w:rsidR="00030B1F" w:rsidRPr="008D7DF5">
        <w:rPr>
          <w:rFonts w:ascii="Palatino Linotype" w:hAnsi="Palatino Linotype"/>
          <w:sz w:val="16"/>
          <w:szCs w:val="16"/>
        </w:rPr>
        <w:t>) or increase (+</w:t>
      </w:r>
      <w:proofErr w:type="spellStart"/>
      <w:r w:rsidR="00030B1F" w:rsidRPr="008D7DF5">
        <w:rPr>
          <w:rFonts w:ascii="Palatino Linotype" w:hAnsi="Palatino Linotype"/>
          <w:sz w:val="16"/>
          <w:szCs w:val="16"/>
        </w:rPr>
        <w:t>ve</w:t>
      </w:r>
      <w:proofErr w:type="spellEnd"/>
      <w:r w:rsidR="00030B1F" w:rsidRPr="008D7DF5">
        <w:rPr>
          <w:rFonts w:ascii="Palatino Linotype" w:hAnsi="Palatino Linotype"/>
          <w:sz w:val="16"/>
          <w:szCs w:val="16"/>
        </w:rPr>
        <w:t xml:space="preserve">) in survival </w:t>
      </w:r>
    </w:p>
    <w:p w14:paraId="6D37E344" w14:textId="5607E84E" w:rsidR="00401E40" w:rsidRPr="008D7DF5" w:rsidRDefault="00401E40" w:rsidP="00093384">
      <w:pPr>
        <w:pStyle w:val="Titulek"/>
        <w:spacing w:after="0"/>
        <w:rPr>
          <w:rFonts w:ascii="Palatino Linotype" w:hAnsi="Palatino Linotype"/>
          <w:sz w:val="16"/>
          <w:szCs w:val="16"/>
        </w:rPr>
      </w:pPr>
      <w:r w:rsidRPr="008D7DF5">
        <w:rPr>
          <w:rFonts w:ascii="Palatino Linotype" w:hAnsi="Palatino Linotype"/>
          <w:sz w:val="16"/>
          <w:szCs w:val="16"/>
        </w:rPr>
        <w:t>reproduction – no change (N), reduction (</w:t>
      </w:r>
      <w:r w:rsidR="0076147B" w:rsidRPr="008D7DF5">
        <w:rPr>
          <w:rFonts w:ascii="Palatino Linotype" w:hAnsi="Palatino Linotype"/>
          <w:sz w:val="16"/>
          <w:szCs w:val="16"/>
        </w:rPr>
        <w:t>–</w:t>
      </w:r>
      <w:proofErr w:type="spellStart"/>
      <w:r w:rsidRPr="008D7DF5">
        <w:rPr>
          <w:rFonts w:ascii="Palatino Linotype" w:hAnsi="Palatino Linotype"/>
          <w:sz w:val="16"/>
          <w:szCs w:val="16"/>
        </w:rPr>
        <w:t>ve</w:t>
      </w:r>
      <w:proofErr w:type="spellEnd"/>
      <w:r w:rsidRPr="008D7DF5">
        <w:rPr>
          <w:rFonts w:ascii="Palatino Linotype" w:hAnsi="Palatino Linotype"/>
          <w:sz w:val="16"/>
          <w:szCs w:val="16"/>
        </w:rPr>
        <w:t>) or increase (+</w:t>
      </w:r>
      <w:proofErr w:type="spellStart"/>
      <w:r w:rsidRPr="008D7DF5">
        <w:rPr>
          <w:rFonts w:ascii="Palatino Linotype" w:hAnsi="Palatino Linotype"/>
          <w:sz w:val="16"/>
          <w:szCs w:val="16"/>
        </w:rPr>
        <w:t>ve</w:t>
      </w:r>
      <w:proofErr w:type="spellEnd"/>
      <w:r w:rsidRPr="008D7DF5">
        <w:rPr>
          <w:rFonts w:ascii="Palatino Linotype" w:hAnsi="Palatino Linotype"/>
          <w:sz w:val="16"/>
          <w:szCs w:val="16"/>
        </w:rPr>
        <w:t xml:space="preserve">) in reproductive output </w:t>
      </w:r>
    </w:p>
    <w:p w14:paraId="2F3F8B80" w14:textId="33D76D91" w:rsidR="001F210E" w:rsidRPr="008D7DF5" w:rsidRDefault="001F210E" w:rsidP="001F210E">
      <w:pPr>
        <w:rPr>
          <w:rFonts w:ascii="Palatino Linotype" w:hAnsi="Palatino Linotype"/>
          <w:sz w:val="16"/>
          <w:szCs w:val="16"/>
        </w:rPr>
      </w:pPr>
    </w:p>
    <w:p w14:paraId="22EAEE8E" w14:textId="77777777" w:rsidR="008D7DF5" w:rsidRPr="00691C15" w:rsidRDefault="008D7DF5" w:rsidP="008D7DF5">
      <w:pPr>
        <w:pStyle w:val="Odstavecseseznamem"/>
        <w:widowControl w:val="0"/>
        <w:numPr>
          <w:ilvl w:val="0"/>
          <w:numId w:val="3"/>
        </w:numPr>
        <w:autoSpaceDE w:val="0"/>
        <w:autoSpaceDN w:val="0"/>
        <w:adjustRightInd w:val="0"/>
        <w:spacing w:after="0" w:line="240" w:lineRule="auto"/>
        <w:jc w:val="both"/>
        <w:rPr>
          <w:rFonts w:ascii="Palatino Linotype" w:hAnsi="Palatino Linotype"/>
          <w:i/>
          <w:noProof/>
          <w:color w:val="000000" w:themeColor="text1"/>
          <w:sz w:val="18"/>
          <w:szCs w:val="18"/>
          <w:lang w:val="en-US"/>
        </w:rPr>
      </w:pPr>
      <w:r w:rsidRPr="00691C15">
        <w:rPr>
          <w:rFonts w:ascii="Palatino Linotype" w:hAnsi="Palatino Linotype"/>
          <w:noProof/>
          <w:color w:val="000000" w:themeColor="text1"/>
          <w:sz w:val="18"/>
          <w:szCs w:val="18"/>
          <w:lang w:val="en-US"/>
        </w:rPr>
        <w:t xml:space="preserve">Potgieter G.C., Kerley G.I.H. &amp; Marker L.L. 2016: More bark than bite? The role of livestock guarding dogs in predator control on Namibian farmlands. </w:t>
      </w:r>
      <w:r w:rsidRPr="00691C15">
        <w:rPr>
          <w:rFonts w:ascii="Palatino Linotype" w:hAnsi="Palatino Linotype"/>
          <w:i/>
          <w:noProof/>
          <w:color w:val="000000" w:themeColor="text1"/>
          <w:sz w:val="18"/>
          <w:szCs w:val="18"/>
          <w:lang w:val="en-US"/>
        </w:rPr>
        <w:t>Oryx 50: 514–522.</w:t>
      </w:r>
    </w:p>
    <w:p w14:paraId="54823458" w14:textId="77777777" w:rsidR="008D7DF5" w:rsidRPr="00691C15" w:rsidRDefault="008D7DF5" w:rsidP="008D7DF5">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noProof/>
          <w:sz w:val="18"/>
          <w:szCs w:val="18"/>
          <w:lang w:val="en-US"/>
        </w:rPr>
        <w:t xml:space="preserve">Whitehouse-Tedd K., Wilkes R., Stannard C. et al. 2020: Reported livestock guarding dog-wildlife interactions: implications for conservation and animal welfare. </w:t>
      </w:r>
      <w:r w:rsidRPr="00691C15">
        <w:rPr>
          <w:rFonts w:ascii="Palatino Linotype" w:hAnsi="Palatino Linotype"/>
          <w:i/>
          <w:noProof/>
          <w:sz w:val="18"/>
          <w:szCs w:val="18"/>
          <w:lang w:val="en-US"/>
        </w:rPr>
        <w:t>Biol. Conserv. 241: 108249.</w:t>
      </w:r>
      <w:r w:rsidRPr="00691C15">
        <w:rPr>
          <w:rFonts w:ascii="Palatino Linotype" w:hAnsi="Palatino Linotype"/>
          <w:sz w:val="18"/>
          <w:szCs w:val="18"/>
          <w:lang w:val="en-US"/>
        </w:rPr>
        <w:t xml:space="preserve"> </w:t>
      </w:r>
      <w:r w:rsidRPr="00691C15">
        <w:rPr>
          <w:rFonts w:ascii="Palatino Linotype" w:hAnsi="Palatino Linotype" w:cs="Arial"/>
          <w:i/>
          <w:sz w:val="18"/>
          <w:szCs w:val="18"/>
        </w:rPr>
        <w:t>https://doi.org/10.1016/j.biocon.2019.108249.</w:t>
      </w:r>
    </w:p>
    <w:p w14:paraId="548C8C07" w14:textId="77777777" w:rsidR="008D7DF5" w:rsidRPr="00691C15" w:rsidRDefault="008D7DF5" w:rsidP="008D7DF5">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Black H.L. 1981: Navajo sheep and goat guarding dogs: a New World solution to the coyote problem. </w:t>
      </w:r>
      <w:r w:rsidRPr="00691C15">
        <w:rPr>
          <w:rFonts w:ascii="Palatino Linotype" w:hAnsi="Palatino Linotype" w:cs="Times New Roman"/>
          <w:i/>
          <w:noProof/>
          <w:sz w:val="18"/>
          <w:szCs w:val="18"/>
        </w:rPr>
        <w:t>Rangelands</w:t>
      </w:r>
      <w:r w:rsidRPr="00691C15">
        <w:rPr>
          <w:rFonts w:ascii="Palatino Linotype" w:hAnsi="Palatino Linotype" w:cs="Times New Roman"/>
          <w:noProof/>
          <w:sz w:val="18"/>
          <w:szCs w:val="18"/>
        </w:rPr>
        <w:t xml:space="preserve"> </w:t>
      </w:r>
      <w:r w:rsidRPr="00691C15">
        <w:rPr>
          <w:rFonts w:ascii="Palatino Linotype" w:hAnsi="Palatino Linotype" w:cs="Times New Roman"/>
          <w:i/>
          <w:noProof/>
          <w:sz w:val="18"/>
          <w:szCs w:val="18"/>
        </w:rPr>
        <w:t>3: 235–238.</w:t>
      </w:r>
    </w:p>
    <w:p w14:paraId="17F84684" w14:textId="77777777" w:rsidR="008D7DF5" w:rsidRPr="00691C15" w:rsidRDefault="008D7DF5" w:rsidP="008D7DF5">
      <w:pPr>
        <w:pStyle w:val="EndNoteBibliography"/>
        <w:numPr>
          <w:ilvl w:val="0"/>
          <w:numId w:val="3"/>
        </w:numPr>
        <w:spacing w:after="0" w:line="240" w:lineRule="auto"/>
        <w:jc w:val="both"/>
        <w:rPr>
          <w:rFonts w:ascii="Palatino Linotype" w:hAnsi="Palatino Linotype"/>
          <w:i/>
          <w:sz w:val="18"/>
          <w:szCs w:val="18"/>
        </w:rPr>
      </w:pPr>
      <w:r w:rsidRPr="00691C15">
        <w:rPr>
          <w:rFonts w:ascii="Palatino Linotype" w:hAnsi="Palatino Linotype"/>
          <w:sz w:val="18"/>
          <w:szCs w:val="18"/>
        </w:rPr>
        <w:t xml:space="preserve">Black H.L. &amp; Green J.S. 1984: Navajo use of mixed-breed dogs for management of predators. </w:t>
      </w:r>
      <w:r w:rsidRPr="00691C15">
        <w:rPr>
          <w:rFonts w:ascii="Palatino Linotype" w:hAnsi="Palatino Linotype"/>
          <w:i/>
          <w:sz w:val="18"/>
          <w:szCs w:val="18"/>
        </w:rPr>
        <w:t>J. Range Manag. 38: 11–15.</w:t>
      </w:r>
    </w:p>
    <w:p w14:paraId="28322DCB" w14:textId="77777777" w:rsidR="008D7DF5" w:rsidRPr="00691C15" w:rsidRDefault="008D7DF5" w:rsidP="008D7DF5">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Green J.S. 1989: APHIS animal damage control livestock guarding dog program. </w:t>
      </w:r>
      <w:r w:rsidRPr="00691C15">
        <w:rPr>
          <w:rFonts w:ascii="Palatino Linotype" w:hAnsi="Palatino Linotype" w:cs="Times New Roman"/>
          <w:i/>
          <w:noProof/>
          <w:sz w:val="18"/>
          <w:szCs w:val="18"/>
        </w:rPr>
        <w:t>Great Plains Wildlife Damage Control Workshop Proceeding 400: 50–53.</w:t>
      </w:r>
    </w:p>
    <w:p w14:paraId="42FFC5CA" w14:textId="78EB3EB0" w:rsidR="009344FE" w:rsidRPr="00691C15" w:rsidRDefault="009344FE" w:rsidP="009344FE">
      <w:pPr>
        <w:pStyle w:val="Odstavecseseznamem"/>
        <w:widowControl w:val="0"/>
        <w:numPr>
          <w:ilvl w:val="0"/>
          <w:numId w:val="3"/>
        </w:numPr>
        <w:autoSpaceDE w:val="0"/>
        <w:autoSpaceDN w:val="0"/>
        <w:adjustRightInd w:val="0"/>
        <w:spacing w:after="0" w:line="240" w:lineRule="auto"/>
        <w:jc w:val="both"/>
        <w:rPr>
          <w:rFonts w:ascii="Palatino Linotype" w:hAnsi="Palatino Linotype"/>
          <w:i/>
          <w:sz w:val="18"/>
          <w:szCs w:val="18"/>
          <w:lang w:val="cs-CZ" w:eastAsia="cs-CZ"/>
        </w:rPr>
      </w:pPr>
      <w:r w:rsidRPr="00691C15">
        <w:rPr>
          <w:rFonts w:ascii="Palatino Linotype" w:hAnsi="Palatino Linotype" w:cs="Times New Roman"/>
          <w:noProof/>
          <w:sz w:val="18"/>
          <w:szCs w:val="18"/>
        </w:rPr>
        <w:lastRenderedPageBreak/>
        <w:t xml:space="preserve">Pfeifer W.K. &amp; Goos M.W. 1982: Guard dogs and gas exploders as coyote depredation control tools in North Dakota. In: Marsh R.E. (ed.), </w:t>
      </w:r>
      <w:r w:rsidRPr="00691C15">
        <w:rPr>
          <w:rFonts w:ascii="Palatino Linotype" w:hAnsi="Palatino Linotype"/>
          <w:noProof/>
          <w:color w:val="000000" w:themeColor="text1"/>
          <w:sz w:val="18"/>
          <w:szCs w:val="18"/>
          <w:lang w:val="en-US"/>
        </w:rPr>
        <w:t>Proceedings of 10</w:t>
      </w:r>
      <w:r w:rsidRPr="00691C15">
        <w:rPr>
          <w:rFonts w:ascii="Palatino Linotype" w:hAnsi="Palatino Linotype"/>
          <w:noProof/>
          <w:color w:val="000000" w:themeColor="text1"/>
          <w:sz w:val="18"/>
          <w:szCs w:val="18"/>
          <w:vertAlign w:val="superscript"/>
          <w:lang w:val="en-US"/>
        </w:rPr>
        <w:t>th</w:t>
      </w:r>
      <w:r w:rsidRPr="00691C15">
        <w:rPr>
          <w:rFonts w:ascii="Palatino Linotype" w:hAnsi="Palatino Linotype"/>
          <w:noProof/>
          <w:color w:val="000000" w:themeColor="text1"/>
          <w:sz w:val="18"/>
          <w:szCs w:val="18"/>
          <w:lang w:val="en-US"/>
        </w:rPr>
        <w:t xml:space="preserve"> Vertebrate Pest Conference.</w:t>
      </w:r>
      <w:r w:rsidRPr="00691C15">
        <w:rPr>
          <w:rFonts w:ascii="Palatino Linotype" w:hAnsi="Palatino Linotype"/>
          <w:sz w:val="18"/>
          <w:szCs w:val="18"/>
          <w:lang w:val="cs-CZ" w:eastAsia="cs-CZ"/>
        </w:rPr>
        <w:t xml:space="preserve"> </w:t>
      </w:r>
      <w:r w:rsidRPr="00691C15">
        <w:rPr>
          <w:rFonts w:ascii="Palatino Linotype" w:hAnsi="Palatino Linotype"/>
          <w:i/>
          <w:sz w:val="18"/>
          <w:szCs w:val="18"/>
          <w:lang w:val="cs-CZ" w:eastAsia="cs-CZ"/>
        </w:rPr>
        <w:t xml:space="preserve">University </w:t>
      </w:r>
      <w:proofErr w:type="spellStart"/>
      <w:r w:rsidRPr="00691C15">
        <w:rPr>
          <w:rFonts w:ascii="Palatino Linotype" w:hAnsi="Palatino Linotype"/>
          <w:i/>
          <w:sz w:val="18"/>
          <w:szCs w:val="18"/>
          <w:lang w:val="cs-CZ" w:eastAsia="cs-CZ"/>
        </w:rPr>
        <w:t>of</w:t>
      </w:r>
      <w:proofErr w:type="spellEnd"/>
      <w:r w:rsidRPr="00691C15">
        <w:rPr>
          <w:rFonts w:ascii="Palatino Linotype" w:hAnsi="Palatino Linotype"/>
          <w:i/>
          <w:sz w:val="18"/>
          <w:szCs w:val="18"/>
          <w:lang w:val="cs-CZ" w:eastAsia="cs-CZ"/>
        </w:rPr>
        <w:t xml:space="preserve"> </w:t>
      </w:r>
      <w:proofErr w:type="gramStart"/>
      <w:r w:rsidRPr="00691C15">
        <w:rPr>
          <w:rFonts w:ascii="Palatino Linotype" w:hAnsi="Palatino Linotype"/>
          <w:i/>
          <w:sz w:val="18"/>
          <w:szCs w:val="18"/>
          <w:lang w:val="cs-CZ" w:eastAsia="cs-CZ"/>
        </w:rPr>
        <w:t>Nebraska</w:t>
      </w:r>
      <w:proofErr w:type="gramEnd"/>
      <w:r w:rsidRPr="00691C15">
        <w:rPr>
          <w:rFonts w:ascii="Palatino Linotype" w:hAnsi="Palatino Linotype"/>
          <w:i/>
          <w:sz w:val="18"/>
          <w:szCs w:val="18"/>
          <w:lang w:val="cs-CZ" w:eastAsia="cs-CZ"/>
        </w:rPr>
        <w:t>, Lincoln.</w:t>
      </w:r>
    </w:p>
    <w:p w14:paraId="67A6B881" w14:textId="77777777" w:rsidR="009344FE" w:rsidRPr="00691C15" w:rsidRDefault="009344FE" w:rsidP="009344FE">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McGrew J.C. &amp; Blakesley C.S. 1982: How Komondor dogs reduce sheep losses to coyotes. </w:t>
      </w:r>
      <w:r w:rsidRPr="00691C15">
        <w:rPr>
          <w:rFonts w:ascii="Palatino Linotype" w:hAnsi="Palatino Linotype"/>
          <w:i/>
          <w:noProof/>
          <w:color w:val="000000" w:themeColor="text1"/>
          <w:sz w:val="18"/>
          <w:szCs w:val="18"/>
          <w:lang w:val="en-US"/>
        </w:rPr>
        <w:t xml:space="preserve">Rangel. Ecol. Manag. </w:t>
      </w:r>
      <w:r w:rsidRPr="00691C15">
        <w:rPr>
          <w:rFonts w:ascii="Palatino Linotype" w:hAnsi="Palatino Linotype" w:cs="Times New Roman"/>
          <w:i/>
          <w:noProof/>
          <w:sz w:val="18"/>
          <w:szCs w:val="18"/>
        </w:rPr>
        <w:t>35: 693–696.</w:t>
      </w:r>
    </w:p>
    <w:p w14:paraId="31C6BD59" w14:textId="2F564D9F" w:rsidR="009344FE" w:rsidRPr="00691C15" w:rsidRDefault="009344FE" w:rsidP="009344FE">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Green J.</w:t>
      </w:r>
      <w:r w:rsidR="00870324">
        <w:rPr>
          <w:rFonts w:ascii="Palatino Linotype" w:hAnsi="Palatino Linotype" w:cs="Times New Roman"/>
          <w:noProof/>
          <w:sz w:val="18"/>
          <w:szCs w:val="18"/>
        </w:rPr>
        <w:t>S.</w:t>
      </w:r>
      <w:r w:rsidRPr="00691C15">
        <w:rPr>
          <w:rFonts w:ascii="Palatino Linotype" w:hAnsi="Palatino Linotype" w:cs="Times New Roman"/>
          <w:noProof/>
          <w:sz w:val="18"/>
          <w:szCs w:val="18"/>
        </w:rPr>
        <w:t xml:space="preserve"> &amp; Woodruff R.</w:t>
      </w:r>
      <w:r w:rsidR="00870324">
        <w:rPr>
          <w:rFonts w:ascii="Palatino Linotype" w:hAnsi="Palatino Linotype" w:cs="Times New Roman"/>
          <w:noProof/>
          <w:sz w:val="18"/>
          <w:szCs w:val="18"/>
        </w:rPr>
        <w:t>A.</w:t>
      </w:r>
      <w:r w:rsidRPr="00691C15">
        <w:rPr>
          <w:rFonts w:ascii="Palatino Linotype" w:hAnsi="Palatino Linotype" w:cs="Times New Roman"/>
          <w:noProof/>
          <w:sz w:val="18"/>
          <w:szCs w:val="18"/>
        </w:rPr>
        <w:t xml:space="preserve"> 1983: The use of three breeds of dog to protect rangeland sheep from predators. </w:t>
      </w:r>
      <w:r w:rsidRPr="00691C15">
        <w:rPr>
          <w:rFonts w:ascii="Palatino Linotype" w:hAnsi="Palatino Linotype" w:cs="Times New Roman"/>
          <w:i/>
          <w:noProof/>
          <w:sz w:val="18"/>
          <w:szCs w:val="18"/>
        </w:rPr>
        <w:t>Appl. Anim. Ethol. 11: 141–161.</w:t>
      </w:r>
    </w:p>
    <w:p w14:paraId="56D9EC95" w14:textId="56D2F08E" w:rsidR="00026433" w:rsidRPr="00691C15" w:rsidRDefault="00026433" w:rsidP="00026433">
      <w:pPr>
        <w:pStyle w:val="Odstavecseseznamem"/>
        <w:widowControl w:val="0"/>
        <w:numPr>
          <w:ilvl w:val="0"/>
          <w:numId w:val="3"/>
        </w:numPr>
        <w:autoSpaceDE w:val="0"/>
        <w:autoSpaceDN w:val="0"/>
        <w:adjustRightInd w:val="0"/>
        <w:spacing w:after="0" w:line="240" w:lineRule="auto"/>
        <w:jc w:val="both"/>
        <w:rPr>
          <w:rFonts w:ascii="Palatino Linotype" w:hAnsi="Palatino Linotype" w:cstheme="minorHAnsi"/>
          <w:b/>
          <w:bCs/>
          <w:sz w:val="18"/>
          <w:szCs w:val="18"/>
        </w:rPr>
      </w:pPr>
      <w:r w:rsidRPr="00691C15">
        <w:rPr>
          <w:rFonts w:ascii="Palatino Linotype" w:hAnsi="Palatino Linotype"/>
          <w:sz w:val="18"/>
          <w:szCs w:val="18"/>
        </w:rPr>
        <w:t xml:space="preserve">Gehring T.M., VerCauteren K.C., Provost M.C. &amp; Cellar A.C. 2010b: Utility of livestock-protection dogs for deterring wildlife from cattle farms. </w:t>
      </w:r>
      <w:proofErr w:type="spellStart"/>
      <w:r w:rsidRPr="00691C15">
        <w:rPr>
          <w:rFonts w:ascii="Palatino Linotype" w:hAnsi="Palatino Linotype"/>
          <w:i/>
          <w:color w:val="000000" w:themeColor="text1"/>
          <w:sz w:val="18"/>
          <w:szCs w:val="18"/>
        </w:rPr>
        <w:t>Wild</w:t>
      </w:r>
      <w:r w:rsidR="00870324">
        <w:rPr>
          <w:rFonts w:ascii="Palatino Linotype" w:hAnsi="Palatino Linotype"/>
          <w:i/>
          <w:color w:val="000000" w:themeColor="text1"/>
          <w:sz w:val="18"/>
          <w:szCs w:val="18"/>
        </w:rPr>
        <w:t>l</w:t>
      </w:r>
      <w:proofErr w:type="spellEnd"/>
      <w:r w:rsidR="00870324">
        <w:rPr>
          <w:rFonts w:ascii="Palatino Linotype" w:hAnsi="Palatino Linotype"/>
          <w:i/>
          <w:color w:val="000000" w:themeColor="text1"/>
          <w:sz w:val="18"/>
          <w:szCs w:val="18"/>
        </w:rPr>
        <w:t>.</w:t>
      </w:r>
      <w:r w:rsidRPr="00691C15">
        <w:rPr>
          <w:rFonts w:ascii="Palatino Linotype" w:hAnsi="Palatino Linotype"/>
          <w:i/>
          <w:color w:val="000000" w:themeColor="text1"/>
          <w:sz w:val="18"/>
          <w:szCs w:val="18"/>
        </w:rPr>
        <w:t xml:space="preserve"> Res. </w:t>
      </w:r>
      <w:r w:rsidRPr="00691C15">
        <w:rPr>
          <w:rFonts w:ascii="Palatino Linotype" w:hAnsi="Palatino Linotype"/>
          <w:i/>
          <w:sz w:val="18"/>
          <w:szCs w:val="18"/>
        </w:rPr>
        <w:t>37: 715–721.</w:t>
      </w:r>
    </w:p>
    <w:p w14:paraId="116FF22A" w14:textId="77777777" w:rsidR="00026433" w:rsidRPr="00691C15" w:rsidRDefault="00026433" w:rsidP="00026433">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Rigg R., Goldthorpe G., Popiashvili T. &amp; Sillero-Zubiri C. 2017: Livestock guarding dogs in Georgia: a tradition in need of saving? </w:t>
      </w:r>
      <w:r w:rsidRPr="00691C15">
        <w:rPr>
          <w:rFonts w:ascii="Palatino Linotype" w:hAnsi="Palatino Linotype"/>
          <w:i/>
          <w:noProof/>
          <w:color w:val="000000" w:themeColor="text1"/>
          <w:sz w:val="18"/>
          <w:szCs w:val="18"/>
          <w:lang w:val="en-US"/>
        </w:rPr>
        <w:t>Carniv. Damage Prev. News</w:t>
      </w:r>
      <w:r w:rsidRPr="00691C15">
        <w:rPr>
          <w:rFonts w:ascii="Palatino Linotype" w:hAnsi="Palatino Linotype" w:cs="Times New Roman"/>
          <w:i/>
          <w:noProof/>
          <w:sz w:val="18"/>
          <w:szCs w:val="18"/>
        </w:rPr>
        <w:t xml:space="preserve"> 15: 19–27.</w:t>
      </w:r>
    </w:p>
    <w:p w14:paraId="4C2BFBEF" w14:textId="77777777" w:rsidR="00BE6E47" w:rsidRPr="00691C15" w:rsidRDefault="00BE6E47" w:rsidP="00BE6E47">
      <w:pPr>
        <w:pStyle w:val="Odstavecseseznamem"/>
        <w:numPr>
          <w:ilvl w:val="0"/>
          <w:numId w:val="3"/>
        </w:numPr>
        <w:spacing w:after="0" w:line="240" w:lineRule="auto"/>
        <w:jc w:val="both"/>
        <w:rPr>
          <w:rFonts w:ascii="Palatino Linotype" w:hAnsi="Palatino Linotype"/>
          <w:i/>
          <w:color w:val="000000" w:themeColor="text1"/>
          <w:sz w:val="18"/>
          <w:szCs w:val="18"/>
          <w:lang w:val="en-US"/>
        </w:rPr>
      </w:pPr>
      <w:proofErr w:type="spellStart"/>
      <w:r w:rsidRPr="00691C15">
        <w:rPr>
          <w:rFonts w:ascii="Palatino Linotype" w:hAnsi="Palatino Linotype" w:cs="Times New Roman"/>
          <w:sz w:val="18"/>
          <w:szCs w:val="18"/>
        </w:rPr>
        <w:t>Tuğ</w:t>
      </w:r>
      <w:proofErr w:type="spellEnd"/>
      <w:r w:rsidRPr="00691C15">
        <w:rPr>
          <w:rFonts w:ascii="Palatino Linotype" w:hAnsi="Palatino Linotype" w:cs="Times New Roman"/>
          <w:sz w:val="18"/>
          <w:szCs w:val="18"/>
        </w:rPr>
        <w:t xml:space="preserve"> S. 2005: Conflicts between humans and wolf: a study in </w:t>
      </w:r>
      <w:proofErr w:type="spellStart"/>
      <w:r w:rsidRPr="00691C15">
        <w:rPr>
          <w:rFonts w:ascii="Palatino Linotype" w:hAnsi="Palatino Linotype" w:cs="Times New Roman"/>
          <w:sz w:val="18"/>
          <w:szCs w:val="18"/>
        </w:rPr>
        <w:t>Bozdağ</w:t>
      </w:r>
      <w:proofErr w:type="spellEnd"/>
      <w:r w:rsidRPr="00691C15">
        <w:rPr>
          <w:rFonts w:ascii="Palatino Linotype" w:hAnsi="Palatino Linotype" w:cs="Times New Roman"/>
          <w:sz w:val="18"/>
          <w:szCs w:val="18"/>
        </w:rPr>
        <w:t xml:space="preserve">, Konya province, Turkey. </w:t>
      </w:r>
      <w:r w:rsidRPr="00691C15">
        <w:rPr>
          <w:rFonts w:ascii="Palatino Linotype" w:hAnsi="Palatino Linotype" w:cs="Times New Roman"/>
          <w:i/>
          <w:sz w:val="18"/>
          <w:szCs w:val="18"/>
        </w:rPr>
        <w:t>MSc thesis, Middle East Technical University, Turkey.</w:t>
      </w:r>
    </w:p>
    <w:p w14:paraId="43226F74" w14:textId="77777777" w:rsidR="00026433" w:rsidRPr="00691C15" w:rsidRDefault="00026433" w:rsidP="00026433">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Sedefchev S. 2005: The Karakachan dog – continuation of an old Bulgarian tradition. </w:t>
      </w:r>
      <w:bookmarkStart w:id="0" w:name="_Hlk54095280"/>
      <w:r w:rsidRPr="00691C15">
        <w:rPr>
          <w:rFonts w:ascii="Palatino Linotype" w:hAnsi="Palatino Linotype"/>
          <w:i/>
          <w:noProof/>
          <w:color w:val="000000" w:themeColor="text1"/>
          <w:sz w:val="18"/>
          <w:szCs w:val="18"/>
          <w:lang w:val="en-US"/>
        </w:rPr>
        <w:t>Carniv. Damage Prev. News</w:t>
      </w:r>
      <w:bookmarkEnd w:id="0"/>
      <w:r w:rsidRPr="00691C15">
        <w:rPr>
          <w:rFonts w:ascii="Palatino Linotype" w:hAnsi="Palatino Linotype" w:cs="Times New Roman"/>
          <w:noProof/>
          <w:sz w:val="18"/>
          <w:szCs w:val="18"/>
        </w:rPr>
        <w:t xml:space="preserve"> </w:t>
      </w:r>
      <w:r w:rsidRPr="00691C15">
        <w:rPr>
          <w:rFonts w:ascii="Palatino Linotype" w:hAnsi="Palatino Linotype" w:cs="Times New Roman"/>
          <w:i/>
          <w:noProof/>
          <w:sz w:val="18"/>
          <w:szCs w:val="18"/>
        </w:rPr>
        <w:t>9: 14–19.</w:t>
      </w:r>
    </w:p>
    <w:p w14:paraId="0AEA3D88" w14:textId="1A0473CF" w:rsidR="00026433" w:rsidRPr="00691C15" w:rsidRDefault="00026433" w:rsidP="00B6200B">
      <w:pPr>
        <w:pStyle w:val="Odstavecseseznamem"/>
        <w:numPr>
          <w:ilvl w:val="0"/>
          <w:numId w:val="3"/>
        </w:numPr>
        <w:ind w:left="1077"/>
        <w:jc w:val="both"/>
        <w:rPr>
          <w:rFonts w:ascii="Palatino Linotype" w:hAnsi="Palatino Linotype"/>
          <w:sz w:val="18"/>
          <w:szCs w:val="18"/>
        </w:rPr>
      </w:pPr>
      <w:r w:rsidRPr="00691C15">
        <w:rPr>
          <w:rFonts w:ascii="Palatino Linotype" w:hAnsi="Palatino Linotype" w:cs="Times New Roman"/>
          <w:noProof/>
          <w:sz w:val="18"/>
          <w:szCs w:val="18"/>
        </w:rPr>
        <w:t xml:space="preserve">VerCauteren K.C., Lavelle M.J., Gehring T.M. &amp; Landry J.-M. 2012: Cow dogs: use of livestock protection dogs for reducing predation and transmission of pathogens from wildlife to cattle. </w:t>
      </w:r>
      <w:r w:rsidRPr="00691C15">
        <w:rPr>
          <w:rFonts w:ascii="Palatino Linotype" w:hAnsi="Palatino Linotype" w:cs="Times New Roman"/>
          <w:i/>
          <w:noProof/>
          <w:sz w:val="18"/>
          <w:szCs w:val="18"/>
        </w:rPr>
        <w:t>Appl. Anim. Behav. Sci. 140: 128–136</w:t>
      </w:r>
      <w:r w:rsidR="00373B3B" w:rsidRPr="00691C15">
        <w:rPr>
          <w:rFonts w:ascii="Palatino Linotype" w:hAnsi="Palatino Linotype" w:cs="Times New Roman"/>
          <w:i/>
          <w:noProof/>
          <w:sz w:val="18"/>
          <w:szCs w:val="18"/>
        </w:rPr>
        <w:t>.</w:t>
      </w:r>
    </w:p>
    <w:p w14:paraId="13CBFFA2" w14:textId="77777777"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Landry J.-M., Millischer G., Boreli J.-L. &amp; Lyon G. 2014: The CanOvis project: studying internal and external factors that may influence livestock guarding dogs’ efficiency against wolf predation. Preliminary results and discussion. </w:t>
      </w:r>
      <w:r w:rsidRPr="00691C15">
        <w:rPr>
          <w:rFonts w:ascii="Palatino Linotype" w:hAnsi="Palatino Linotype"/>
          <w:i/>
          <w:noProof/>
          <w:color w:val="000000" w:themeColor="text1"/>
          <w:sz w:val="18"/>
          <w:szCs w:val="18"/>
          <w:lang w:val="en-US"/>
        </w:rPr>
        <w:t xml:space="preserve">Carniv. Damage Prev. News </w:t>
      </w:r>
      <w:r w:rsidRPr="00691C15">
        <w:rPr>
          <w:rFonts w:ascii="Palatino Linotype" w:hAnsi="Palatino Linotype" w:cs="Times New Roman"/>
          <w:i/>
          <w:noProof/>
          <w:sz w:val="18"/>
          <w:szCs w:val="18"/>
        </w:rPr>
        <w:t>10: 21–30.</w:t>
      </w:r>
    </w:p>
    <w:p w14:paraId="025A9CCE" w14:textId="77777777"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Salvatori V., Canestrini M., Mancini R. et al. 2017: Use of livestock guarding dogs in Italy: from history to modernity. </w:t>
      </w:r>
      <w:r w:rsidRPr="00691C15">
        <w:rPr>
          <w:rFonts w:ascii="Palatino Linotype" w:hAnsi="Palatino Linotype"/>
          <w:i/>
          <w:noProof/>
          <w:color w:val="000000" w:themeColor="text1"/>
          <w:sz w:val="18"/>
          <w:szCs w:val="18"/>
          <w:lang w:val="en-US"/>
        </w:rPr>
        <w:t>Carniv. Damage Prev. News</w:t>
      </w:r>
      <w:r w:rsidRPr="00691C15">
        <w:rPr>
          <w:rFonts w:ascii="Palatino Linotype" w:hAnsi="Palatino Linotype" w:cs="Times New Roman"/>
          <w:i/>
          <w:noProof/>
          <w:sz w:val="18"/>
          <w:szCs w:val="18"/>
        </w:rPr>
        <w:t xml:space="preserve"> 16: 11–20.</w:t>
      </w:r>
    </w:p>
    <w:p w14:paraId="667759D6" w14:textId="524F7773"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cstheme="minorHAnsi"/>
          <w:bCs/>
          <w:sz w:val="18"/>
          <w:szCs w:val="18"/>
        </w:rPr>
      </w:pPr>
      <w:r w:rsidRPr="00691C15">
        <w:rPr>
          <w:rFonts w:ascii="Palatino Linotype" w:hAnsi="Palatino Linotype" w:cs="Times New Roman"/>
          <w:noProof/>
          <w:sz w:val="18"/>
          <w:szCs w:val="18"/>
        </w:rPr>
        <w:t xml:space="preserve">Landry J.-M., Borelli J.-L. &amp; Drouilly M. 2020: Interactions between livestock guarding dogs and wolves in the southern French Alps. </w:t>
      </w:r>
      <w:r w:rsidRPr="00691C15">
        <w:rPr>
          <w:rFonts w:ascii="Palatino Linotype" w:hAnsi="Palatino Linotype"/>
          <w:i/>
          <w:noProof/>
          <w:sz w:val="18"/>
          <w:szCs w:val="18"/>
          <w:lang w:val="en-US"/>
        </w:rPr>
        <w:t>J. Vertebr. Biol.</w:t>
      </w:r>
      <w:r w:rsidR="007E3412">
        <w:rPr>
          <w:rFonts w:ascii="Palatino Linotype" w:hAnsi="Palatino Linotype"/>
          <w:i/>
          <w:noProof/>
          <w:sz w:val="18"/>
          <w:szCs w:val="18"/>
          <w:lang w:val="en-US"/>
        </w:rPr>
        <w:t xml:space="preserve"> </w:t>
      </w:r>
      <w:r w:rsidR="00691C15">
        <w:rPr>
          <w:rFonts w:ascii="Palatino Linotype" w:hAnsi="Palatino Linotype"/>
          <w:i/>
          <w:noProof/>
          <w:sz w:val="18"/>
          <w:szCs w:val="18"/>
          <w:lang w:val="en-US"/>
        </w:rPr>
        <w:t>69</w:t>
      </w:r>
      <w:r w:rsidR="00BE6E47" w:rsidRPr="00691C15">
        <w:rPr>
          <w:rFonts w:ascii="Palatino Linotype" w:hAnsi="Palatino Linotype" w:cs="Times New Roman"/>
          <w:i/>
          <w:noProof/>
          <w:sz w:val="18"/>
          <w:szCs w:val="18"/>
        </w:rPr>
        <w:t>:</w:t>
      </w:r>
      <w:r w:rsidR="00691C15">
        <w:rPr>
          <w:rFonts w:ascii="Palatino Linotype" w:hAnsi="Palatino Linotype" w:cs="Times New Roman"/>
          <w:i/>
          <w:noProof/>
          <w:sz w:val="18"/>
          <w:szCs w:val="18"/>
        </w:rPr>
        <w:t xml:space="preserve"> </w:t>
      </w:r>
      <w:r w:rsidR="00691C15" w:rsidRPr="0000093F">
        <w:rPr>
          <w:rFonts w:ascii="Palatino Linotype" w:hAnsi="Palatino Linotype"/>
          <w:i/>
          <w:noProof/>
          <w:color w:val="000000" w:themeColor="text1"/>
          <w:sz w:val="18"/>
          <w:szCs w:val="18"/>
        </w:rPr>
        <w:t>20078. http://doi.org./10.25225/jvb.20078.</w:t>
      </w:r>
    </w:p>
    <w:p w14:paraId="6ABE7527" w14:textId="77777777"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noProof/>
          <w:color w:val="000000" w:themeColor="text1"/>
          <w:sz w:val="18"/>
          <w:szCs w:val="18"/>
          <w:lang w:val="en-US"/>
        </w:rPr>
      </w:pPr>
      <w:r w:rsidRPr="00691C15">
        <w:rPr>
          <w:rFonts w:ascii="Palatino Linotype" w:hAnsi="Palatino Linotype" w:cs="Times New Roman"/>
          <w:noProof/>
          <w:sz w:val="18"/>
          <w:szCs w:val="18"/>
        </w:rPr>
        <w:t>Ali U., Minhas R.A., Awan M.S. et al. 2016: Human-grey wolf (</w:t>
      </w:r>
      <w:r w:rsidRPr="00691C15">
        <w:rPr>
          <w:rFonts w:ascii="Palatino Linotype" w:hAnsi="Palatino Linotype" w:cs="Times New Roman"/>
          <w:i/>
          <w:iCs/>
          <w:noProof/>
          <w:sz w:val="18"/>
          <w:szCs w:val="18"/>
        </w:rPr>
        <w:t>Canis lupus</w:t>
      </w:r>
      <w:r w:rsidRPr="00691C15">
        <w:rPr>
          <w:rFonts w:ascii="Palatino Linotype" w:hAnsi="Palatino Linotype" w:cs="Times New Roman"/>
          <w:noProof/>
          <w:sz w:val="18"/>
          <w:szCs w:val="18"/>
        </w:rPr>
        <w:t xml:space="preserve"> Linnaeus, 1758) conflict in Shounther Valley, District Neelum, Azad Jammu and Kashmir, Pakistan. </w:t>
      </w:r>
      <w:r w:rsidRPr="00691C15">
        <w:rPr>
          <w:rFonts w:ascii="Palatino Linotype" w:hAnsi="Palatino Linotype" w:cs="Times New Roman"/>
          <w:i/>
          <w:noProof/>
          <w:sz w:val="18"/>
          <w:szCs w:val="18"/>
        </w:rPr>
        <w:t>Pak. J. Zool. 48: 861–868.</w:t>
      </w:r>
      <w:r w:rsidRPr="00691C15">
        <w:rPr>
          <w:rFonts w:ascii="Palatino Linotype" w:hAnsi="Palatino Linotype"/>
          <w:noProof/>
          <w:color w:val="000000" w:themeColor="text1"/>
          <w:sz w:val="18"/>
          <w:szCs w:val="18"/>
          <w:lang w:val="en-US"/>
        </w:rPr>
        <w:t xml:space="preserve"> </w:t>
      </w:r>
    </w:p>
    <w:p w14:paraId="1DC987C4" w14:textId="77777777"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Yılmaz O. 2007: Turkish kangal (Karabash) shepherd dog. </w:t>
      </w:r>
      <w:r w:rsidRPr="00691C15">
        <w:rPr>
          <w:rFonts w:ascii="Palatino Linotype" w:hAnsi="Palatino Linotype" w:cs="Times New Roman"/>
          <w:i/>
          <w:noProof/>
          <w:sz w:val="18"/>
          <w:szCs w:val="18"/>
        </w:rPr>
        <w:t>Impress Printing Company, Ankara</w:t>
      </w:r>
      <w:r w:rsidRPr="00691C15">
        <w:rPr>
          <w:rFonts w:ascii="Palatino Linotype" w:hAnsi="Palatino Linotype" w:cs="Times New Roman"/>
          <w:noProof/>
          <w:sz w:val="18"/>
          <w:szCs w:val="18"/>
        </w:rPr>
        <w:t>.</w:t>
      </w:r>
    </w:p>
    <w:p w14:paraId="24DA4D6A" w14:textId="77777777"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Kopaliani N., Shakarashvili M., Gurielidze Z. et al. 2014: Gene flow between wolf and shepherd dog populations in Georgia (Caucasus). </w:t>
      </w:r>
      <w:r w:rsidRPr="00691C15">
        <w:rPr>
          <w:rFonts w:ascii="Palatino Linotype" w:hAnsi="Palatino Linotype" w:cs="Times New Roman"/>
          <w:i/>
          <w:noProof/>
          <w:sz w:val="18"/>
          <w:szCs w:val="18"/>
        </w:rPr>
        <w:t>J. Hered. 105: 345–353.</w:t>
      </w:r>
    </w:p>
    <w:p w14:paraId="2F4B1D73" w14:textId="701CC026"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Linnell J.D.C. &amp; Lescureux N. 2015: Livestock guarding dogs: cultural heritage icons with a new relevance for mitigating conservation conflicts. </w:t>
      </w:r>
      <w:r w:rsidRPr="00691C15">
        <w:rPr>
          <w:rFonts w:ascii="Palatino Linotype" w:hAnsi="Palatino Linotype"/>
          <w:i/>
          <w:sz w:val="18"/>
          <w:szCs w:val="18"/>
        </w:rPr>
        <w:t>Norwegian Institute for Nature Research, Trondheim</w:t>
      </w:r>
      <w:r w:rsidR="00373B3B" w:rsidRPr="00691C15">
        <w:rPr>
          <w:rFonts w:ascii="Palatino Linotype" w:hAnsi="Palatino Linotype"/>
          <w:i/>
          <w:sz w:val="18"/>
          <w:szCs w:val="18"/>
        </w:rPr>
        <w:t>.</w:t>
      </w:r>
      <w:r w:rsidRPr="00691C15">
        <w:rPr>
          <w:rFonts w:ascii="Palatino Linotype" w:hAnsi="Palatino Linotype" w:cs="Times New Roman"/>
          <w:noProof/>
          <w:sz w:val="18"/>
          <w:szCs w:val="18"/>
        </w:rPr>
        <w:t xml:space="preserve"> </w:t>
      </w:r>
    </w:p>
    <w:p w14:paraId="6CDB696D" w14:textId="77777777" w:rsidR="000B7B9D" w:rsidRPr="00691C15" w:rsidRDefault="000B7B9D" w:rsidP="000B7B9D">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van Bommel L. &amp; Johnson C.N. 2017: Olfactory communication to protect livestock: dingo response to urine marks of livestock guardian dogs. </w:t>
      </w:r>
      <w:r w:rsidRPr="00691C15">
        <w:rPr>
          <w:rFonts w:ascii="Palatino Linotype" w:hAnsi="Palatino Linotype" w:cs="Times New Roman"/>
          <w:i/>
          <w:noProof/>
          <w:sz w:val="18"/>
          <w:szCs w:val="18"/>
        </w:rPr>
        <w:t>Aust. Mammal. 39: 219–226.</w:t>
      </w:r>
    </w:p>
    <w:p w14:paraId="14973A08" w14:textId="77777777" w:rsidR="00373B3B" w:rsidRPr="00691C15" w:rsidRDefault="00373B3B" w:rsidP="00373B3B">
      <w:pPr>
        <w:pStyle w:val="Odstavecseseznamem"/>
        <w:widowControl w:val="0"/>
        <w:numPr>
          <w:ilvl w:val="0"/>
          <w:numId w:val="3"/>
        </w:numPr>
        <w:autoSpaceDE w:val="0"/>
        <w:autoSpaceDN w:val="0"/>
        <w:adjustRightInd w:val="0"/>
        <w:spacing w:after="0" w:line="240" w:lineRule="auto"/>
        <w:jc w:val="both"/>
        <w:rPr>
          <w:rFonts w:ascii="Palatino Linotype" w:hAnsi="Palatino Linotype"/>
          <w:b/>
          <w:color w:val="000000" w:themeColor="text1"/>
          <w:sz w:val="18"/>
          <w:szCs w:val="18"/>
          <w:lang w:val="en-US"/>
        </w:rPr>
      </w:pPr>
      <w:r w:rsidRPr="00691C15">
        <w:rPr>
          <w:rFonts w:ascii="Palatino Linotype" w:hAnsi="Palatino Linotype"/>
          <w:noProof/>
          <w:color w:val="000000" w:themeColor="text1"/>
          <w:sz w:val="18"/>
          <w:szCs w:val="18"/>
          <w:lang w:val="en-US"/>
        </w:rPr>
        <w:t xml:space="preserve">Allen L.R., Stewart-Moore N., Byrne D. &amp; Allen B.L. 2017: Guardian dogs protect sheep by guarding sheep, not by establishing territories and excluding predators. </w:t>
      </w:r>
      <w:r w:rsidRPr="00691C15">
        <w:rPr>
          <w:rFonts w:ascii="Palatino Linotype" w:hAnsi="Palatino Linotype"/>
          <w:i/>
          <w:noProof/>
          <w:color w:val="000000" w:themeColor="text1"/>
          <w:sz w:val="18"/>
          <w:szCs w:val="18"/>
          <w:lang w:val="en-US"/>
        </w:rPr>
        <w:t>Anim.</w:t>
      </w:r>
      <w:r w:rsidRPr="00691C15">
        <w:rPr>
          <w:rFonts w:ascii="Palatino Linotype" w:hAnsi="Palatino Linotype"/>
          <w:noProof/>
          <w:color w:val="000000" w:themeColor="text1"/>
          <w:sz w:val="18"/>
          <w:szCs w:val="18"/>
          <w:lang w:val="en-US"/>
        </w:rPr>
        <w:t xml:space="preserve"> </w:t>
      </w:r>
      <w:r w:rsidRPr="00691C15">
        <w:rPr>
          <w:rFonts w:ascii="Palatino Linotype" w:hAnsi="Palatino Linotype"/>
          <w:i/>
          <w:noProof/>
          <w:color w:val="000000" w:themeColor="text1"/>
          <w:sz w:val="18"/>
          <w:szCs w:val="18"/>
          <w:lang w:val="en-US"/>
        </w:rPr>
        <w:t>Prod. Sci. 57: 1118–1127.</w:t>
      </w:r>
    </w:p>
    <w:p w14:paraId="743F2AC0" w14:textId="77777777" w:rsidR="00373B3B" w:rsidRPr="00691C15" w:rsidRDefault="00373B3B" w:rsidP="00373B3B">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Binge E.N. 2017: Guarding dogs as a mitigation tool in human-wildlife conflict. Case study: the Anatolian shepherd dog breeding project in Namaqua National Park. </w:t>
      </w:r>
      <w:r w:rsidRPr="00691C15">
        <w:rPr>
          <w:rFonts w:ascii="Palatino Linotype" w:hAnsi="Palatino Linotype" w:cs="Times New Roman"/>
          <w:i/>
          <w:noProof/>
          <w:sz w:val="18"/>
          <w:szCs w:val="18"/>
        </w:rPr>
        <w:t>PhD thesis, University of Cape Town, South Africa.</w:t>
      </w:r>
    </w:p>
    <w:p w14:paraId="488AC558" w14:textId="4DA65EED" w:rsidR="00373B3B" w:rsidRPr="00691C15" w:rsidRDefault="00373B3B" w:rsidP="00373B3B">
      <w:pPr>
        <w:pStyle w:val="Odstavecseseznamem"/>
        <w:widowControl w:val="0"/>
        <w:numPr>
          <w:ilvl w:val="0"/>
          <w:numId w:val="3"/>
        </w:numPr>
        <w:autoSpaceDE w:val="0"/>
        <w:autoSpaceDN w:val="0"/>
        <w:adjustRightInd w:val="0"/>
        <w:spacing w:after="0" w:line="240" w:lineRule="auto"/>
        <w:jc w:val="both"/>
        <w:rPr>
          <w:rFonts w:ascii="Palatino Linotype" w:hAnsi="Palatino Linotype"/>
          <w:i/>
          <w:noProof/>
          <w:color w:val="000000" w:themeColor="text1"/>
          <w:sz w:val="18"/>
          <w:szCs w:val="18"/>
          <w:lang w:val="en-US"/>
        </w:rPr>
      </w:pPr>
      <w:r w:rsidRPr="00691C15">
        <w:rPr>
          <w:rFonts w:ascii="Palatino Linotype" w:hAnsi="Palatino Linotype"/>
          <w:noProof/>
          <w:color w:val="000000" w:themeColor="text1"/>
          <w:sz w:val="18"/>
          <w:szCs w:val="18"/>
          <w:lang w:val="en-US"/>
        </w:rPr>
        <w:t xml:space="preserve">Marker L., Dickman A. &amp; Schumann M. 2005b: Using livestock guarding dogs as a conflict resolution strategy on Namibian farms. </w:t>
      </w:r>
      <w:r w:rsidRPr="00691C15">
        <w:rPr>
          <w:rFonts w:ascii="Palatino Linotype" w:hAnsi="Palatino Linotype"/>
          <w:i/>
          <w:noProof/>
          <w:color w:val="000000" w:themeColor="text1"/>
          <w:sz w:val="18"/>
          <w:szCs w:val="18"/>
          <w:lang w:val="en-US"/>
        </w:rPr>
        <w:t>Carniv. Damage Prev. News: 28–32.</w:t>
      </w:r>
    </w:p>
    <w:p w14:paraId="7CD0C4D9" w14:textId="77777777" w:rsidR="00373B3B" w:rsidRPr="00691C15" w:rsidRDefault="00373B3B" w:rsidP="00373B3B">
      <w:pPr>
        <w:pStyle w:val="EndNoteBibliography"/>
        <w:numPr>
          <w:ilvl w:val="0"/>
          <w:numId w:val="3"/>
        </w:numPr>
        <w:spacing w:after="0" w:line="240" w:lineRule="auto"/>
        <w:jc w:val="both"/>
        <w:rPr>
          <w:rFonts w:ascii="Palatino Linotype" w:hAnsi="Palatino Linotype"/>
          <w:i/>
          <w:sz w:val="18"/>
          <w:szCs w:val="18"/>
        </w:rPr>
      </w:pPr>
      <w:r w:rsidRPr="00691C15">
        <w:rPr>
          <w:rFonts w:ascii="Palatino Linotype" w:hAnsi="Palatino Linotype"/>
          <w:sz w:val="18"/>
          <w:szCs w:val="18"/>
        </w:rPr>
        <w:t xml:space="preserve">Spencer K., Sambrook M., Bremner S. et al. 2020: Livestock guarding dogs enable human-carnivore coexistence: first evidence of equivalent carnivore occupancy on guarded and unguarded farms. </w:t>
      </w:r>
      <w:r w:rsidRPr="00691C15">
        <w:rPr>
          <w:rFonts w:ascii="Palatino Linotype" w:hAnsi="Palatino Linotype"/>
          <w:i/>
          <w:color w:val="000000" w:themeColor="text1"/>
          <w:sz w:val="18"/>
          <w:szCs w:val="18"/>
        </w:rPr>
        <w:t>Biol. Conserv.</w:t>
      </w:r>
      <w:r w:rsidRPr="00691C15">
        <w:rPr>
          <w:rFonts w:ascii="Palatino Linotype" w:hAnsi="Palatino Linotype"/>
          <w:i/>
          <w:sz w:val="18"/>
          <w:szCs w:val="18"/>
        </w:rPr>
        <w:t xml:space="preserve"> 241: 108256.</w:t>
      </w:r>
      <w:r w:rsidRPr="00691C15">
        <w:rPr>
          <w:rFonts w:ascii="Palatino Linotype" w:hAnsi="Palatino Linotype"/>
          <w:sz w:val="18"/>
          <w:szCs w:val="18"/>
        </w:rPr>
        <w:t xml:space="preserve"> </w:t>
      </w:r>
      <w:r w:rsidRPr="00691C15">
        <w:rPr>
          <w:rFonts w:ascii="Palatino Linotype" w:hAnsi="Palatino Linotype" w:cs="Arial"/>
          <w:i/>
          <w:sz w:val="18"/>
          <w:szCs w:val="18"/>
        </w:rPr>
        <w:t>https://doi.org/10.1016/j.biocon.2019.108256.</w:t>
      </w:r>
    </w:p>
    <w:p w14:paraId="668C7AF1" w14:textId="3D622D3C"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Hansen I., Staaland T. &amp; Ringsø A. 2002: Patrolling with livestock guard dogs: a potential method to reduce predation on sheep. </w:t>
      </w:r>
      <w:r w:rsidRPr="00691C15">
        <w:rPr>
          <w:rFonts w:ascii="Palatino Linotype" w:hAnsi="Palatino Linotype" w:cs="Times New Roman"/>
          <w:i/>
          <w:noProof/>
          <w:sz w:val="18"/>
          <w:szCs w:val="18"/>
        </w:rPr>
        <w:t>Acta Agric. Scand. Sect. A  52: 43–48.</w:t>
      </w:r>
    </w:p>
    <w:p w14:paraId="3143FA87"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Sepúlveda M.A., Singer R.S., Silva-Rodríguez E. et al. 2014: Domestic dogs in rural communities around protected areas: conservation problem or conflict solution? </w:t>
      </w:r>
      <w:r w:rsidRPr="00691C15">
        <w:rPr>
          <w:rFonts w:ascii="Palatino Linotype" w:hAnsi="Palatino Linotype"/>
          <w:i/>
          <w:noProof/>
          <w:color w:val="000000" w:themeColor="text1"/>
          <w:sz w:val="18"/>
          <w:szCs w:val="18"/>
          <w:lang w:val="en-US"/>
        </w:rPr>
        <w:t>PLOS ONE 9</w:t>
      </w:r>
      <w:r w:rsidRPr="00691C15">
        <w:rPr>
          <w:rFonts w:ascii="Palatino Linotype" w:hAnsi="Palatino Linotype" w:cs="Times New Roman"/>
          <w:i/>
          <w:noProof/>
          <w:sz w:val="18"/>
          <w:szCs w:val="18"/>
        </w:rPr>
        <w:t>: e86152.</w:t>
      </w:r>
    </w:p>
    <w:p w14:paraId="5CE23D50"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lastRenderedPageBreak/>
        <w:t>Chynoweth M.W., Çoban E. &amp; Şekercioğlu Ç. 2015: Conservation of a new breeding population of Caucasian lynx (</w:t>
      </w:r>
      <w:r w:rsidRPr="00691C15">
        <w:rPr>
          <w:rFonts w:ascii="Palatino Linotype" w:hAnsi="Palatino Linotype" w:cs="Times New Roman"/>
          <w:i/>
          <w:iCs/>
          <w:noProof/>
          <w:sz w:val="18"/>
          <w:szCs w:val="18"/>
        </w:rPr>
        <w:t>Lynx lynx dinniki</w:t>
      </w:r>
      <w:r w:rsidRPr="00691C15">
        <w:rPr>
          <w:rFonts w:ascii="Palatino Linotype" w:hAnsi="Palatino Linotype" w:cs="Times New Roman"/>
          <w:noProof/>
          <w:sz w:val="18"/>
          <w:szCs w:val="18"/>
        </w:rPr>
        <w:t xml:space="preserve">) in eastern Turkey. </w:t>
      </w:r>
      <w:r w:rsidRPr="00691C15">
        <w:rPr>
          <w:rFonts w:ascii="Palatino Linotype" w:hAnsi="Palatino Linotype" w:cs="Times New Roman"/>
          <w:i/>
          <w:noProof/>
          <w:sz w:val="18"/>
          <w:szCs w:val="18"/>
        </w:rPr>
        <w:t>Turk. J. Zool. 39: 541–543.</w:t>
      </w:r>
    </w:p>
    <w:p w14:paraId="683C7713" w14:textId="77777777" w:rsidR="00683B74" w:rsidRPr="00691C15" w:rsidRDefault="00683B74" w:rsidP="00683B74">
      <w:pPr>
        <w:pStyle w:val="EndNoteBibliography"/>
        <w:numPr>
          <w:ilvl w:val="0"/>
          <w:numId w:val="3"/>
        </w:numPr>
        <w:spacing w:after="0" w:line="240" w:lineRule="auto"/>
        <w:jc w:val="both"/>
        <w:rPr>
          <w:rFonts w:ascii="Palatino Linotype" w:hAnsi="Palatino Linotype"/>
          <w:sz w:val="18"/>
          <w:szCs w:val="18"/>
        </w:rPr>
      </w:pPr>
      <w:r w:rsidRPr="00691C15">
        <w:rPr>
          <w:rFonts w:ascii="Palatino Linotype" w:hAnsi="Palatino Linotype"/>
          <w:sz w:val="18"/>
          <w:szCs w:val="18"/>
        </w:rPr>
        <w:t xml:space="preserve">Bromen N.A., French J.T., Walker J.W. et al. 2019: Spatial relationships between livestock guardian dogs and mesocarnivores in central Texas. </w:t>
      </w:r>
      <w:r w:rsidRPr="00691C15">
        <w:rPr>
          <w:rFonts w:ascii="Palatino Linotype" w:hAnsi="Palatino Linotype"/>
          <w:i/>
          <w:color w:val="000000" w:themeColor="text1"/>
          <w:sz w:val="18"/>
          <w:szCs w:val="18"/>
        </w:rPr>
        <w:t xml:space="preserve">Hum.-Wildl. Interact. </w:t>
      </w:r>
      <w:r w:rsidRPr="00691C15">
        <w:rPr>
          <w:rFonts w:ascii="Palatino Linotype" w:hAnsi="Palatino Linotype"/>
          <w:i/>
          <w:sz w:val="18"/>
          <w:szCs w:val="18"/>
        </w:rPr>
        <w:t>13: 29–41.</w:t>
      </w:r>
    </w:p>
    <w:p w14:paraId="0CB3B4A0"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Hansen I. &amp; Smith M.E. 1999: Livestock-guarding dogs in Norway. II. Different working regimes. </w:t>
      </w:r>
      <w:r w:rsidRPr="00691C15">
        <w:rPr>
          <w:rFonts w:ascii="Palatino Linotype" w:hAnsi="Palatino Linotype"/>
          <w:i/>
          <w:noProof/>
          <w:color w:val="000000" w:themeColor="text1"/>
          <w:sz w:val="18"/>
          <w:szCs w:val="18"/>
          <w:lang w:val="en-US"/>
        </w:rPr>
        <w:t xml:space="preserve">Rangel. Ecol. Manag. </w:t>
      </w:r>
      <w:r w:rsidRPr="00691C15">
        <w:rPr>
          <w:rFonts w:ascii="Palatino Linotype" w:hAnsi="Palatino Linotype" w:cs="Times New Roman"/>
          <w:i/>
          <w:noProof/>
          <w:sz w:val="18"/>
          <w:szCs w:val="18"/>
        </w:rPr>
        <w:t>52: 312–316.</w:t>
      </w:r>
    </w:p>
    <w:p w14:paraId="416F6178"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Hansen I. &amp; Bakken M. 1999: Livestock-guarding dogs in Norway. I. Interactions. </w:t>
      </w:r>
      <w:r w:rsidRPr="00691C15">
        <w:rPr>
          <w:rFonts w:ascii="Palatino Linotype" w:hAnsi="Palatino Linotype"/>
          <w:i/>
          <w:noProof/>
          <w:color w:val="000000" w:themeColor="text1"/>
          <w:sz w:val="18"/>
          <w:szCs w:val="18"/>
          <w:lang w:val="en-US"/>
        </w:rPr>
        <w:t xml:space="preserve">Rangel. Ecol. Manag. </w:t>
      </w:r>
      <w:r w:rsidRPr="00691C15">
        <w:rPr>
          <w:rFonts w:ascii="Palatino Linotype" w:hAnsi="Palatino Linotype" w:cs="Times New Roman"/>
          <w:i/>
          <w:noProof/>
          <w:sz w:val="18"/>
          <w:szCs w:val="18"/>
        </w:rPr>
        <w:t>52: 2–6.</w:t>
      </w:r>
    </w:p>
    <w:p w14:paraId="43186238"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Rigg R. 2004: The extent of predation on livestock by large carnivores in Slovakia and mitigating carnivore-human conflict using livestock guarding dogs. </w:t>
      </w:r>
      <w:r w:rsidRPr="00691C15">
        <w:rPr>
          <w:rFonts w:ascii="Palatino Linotype" w:hAnsi="Palatino Linotype" w:cs="Times New Roman"/>
          <w:i/>
          <w:noProof/>
          <w:sz w:val="18"/>
          <w:szCs w:val="18"/>
        </w:rPr>
        <w:t>MSc thesis, University of Aberdeen, Scotland.</w:t>
      </w:r>
    </w:p>
    <w:p w14:paraId="7D0DD91C"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lang w:val="fr-FR"/>
        </w:rPr>
      </w:pPr>
      <w:r w:rsidRPr="00691C15">
        <w:rPr>
          <w:rFonts w:ascii="Palatino Linotype" w:hAnsi="Palatino Linotype" w:cs="Times New Roman"/>
          <w:noProof/>
          <w:sz w:val="18"/>
          <w:szCs w:val="18"/>
        </w:rPr>
        <w:t xml:space="preserve">Lapeyronie P. &amp; Moret A. 2003: Herding dogs in the Mercantour National Park (working dogs and protection dogs). </w:t>
      </w:r>
      <w:r w:rsidRPr="00691C15">
        <w:rPr>
          <w:rFonts w:ascii="Palatino Linotype" w:hAnsi="Palatino Linotype" w:cs="Times New Roman"/>
          <w:i/>
          <w:noProof/>
          <w:sz w:val="18"/>
          <w:szCs w:val="18"/>
          <w:lang w:val="fr-FR"/>
        </w:rPr>
        <w:t>Office National de la Chasse et de la Faune Sauvage, Montpelier.</w:t>
      </w:r>
    </w:p>
    <w:p w14:paraId="75818330"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Ribeiro S. &amp; Petrucci-Fonseca F. 2005: The use of livestock guarding dogs in Portugal. </w:t>
      </w:r>
      <w:r w:rsidRPr="00691C15">
        <w:rPr>
          <w:rFonts w:ascii="Palatino Linotype" w:hAnsi="Palatino Linotype"/>
          <w:i/>
          <w:noProof/>
          <w:color w:val="000000" w:themeColor="text1"/>
          <w:sz w:val="18"/>
          <w:szCs w:val="18"/>
          <w:lang w:val="en-US"/>
        </w:rPr>
        <w:t>Carniv. Damage Prev. News</w:t>
      </w:r>
      <w:r w:rsidRPr="00691C15">
        <w:rPr>
          <w:rFonts w:ascii="Palatino Linotype" w:hAnsi="Palatino Linotype" w:cs="Times New Roman"/>
          <w:noProof/>
          <w:sz w:val="18"/>
          <w:szCs w:val="18"/>
        </w:rPr>
        <w:t xml:space="preserve"> 9: 27–33.</w:t>
      </w:r>
    </w:p>
    <w:p w14:paraId="023F03BD"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Ribeiro S., Guerra A. &amp; Petrucci-Fonseca F. 2017: The use of livestock guarding dogs in north-eastern Portugal: The importance of keeping the tradition. </w:t>
      </w:r>
      <w:r w:rsidRPr="00691C15">
        <w:rPr>
          <w:rFonts w:ascii="Palatino Linotype" w:hAnsi="Palatino Linotype"/>
          <w:i/>
          <w:noProof/>
          <w:color w:val="000000" w:themeColor="text1"/>
          <w:sz w:val="18"/>
          <w:szCs w:val="18"/>
          <w:lang w:val="en-US"/>
        </w:rPr>
        <w:t>Carniv. Damage Prev. News</w:t>
      </w:r>
      <w:r w:rsidRPr="00691C15">
        <w:rPr>
          <w:rFonts w:ascii="Palatino Linotype" w:hAnsi="Palatino Linotype" w:cs="Times New Roman"/>
          <w:i/>
          <w:noProof/>
          <w:sz w:val="18"/>
          <w:szCs w:val="18"/>
        </w:rPr>
        <w:t xml:space="preserve"> 15: 9–17.</w:t>
      </w:r>
    </w:p>
    <w:p w14:paraId="058CC12C"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 xml:space="preserve">Landry J.-M., Burri A., Torriani D. &amp; Angst C. 2005: Livestock guarding dogs: a new experience for Switzerland. </w:t>
      </w:r>
      <w:r w:rsidRPr="00691C15">
        <w:rPr>
          <w:rFonts w:ascii="Palatino Linotype" w:hAnsi="Palatino Linotype"/>
          <w:i/>
          <w:noProof/>
          <w:color w:val="000000" w:themeColor="text1"/>
          <w:sz w:val="18"/>
          <w:szCs w:val="18"/>
          <w:lang w:val="en-US"/>
        </w:rPr>
        <w:t>Carniv. Damage Prev. News</w:t>
      </w:r>
      <w:r w:rsidRPr="00691C15">
        <w:rPr>
          <w:rFonts w:ascii="Palatino Linotype" w:hAnsi="Palatino Linotype" w:cs="Times New Roman"/>
          <w:i/>
          <w:noProof/>
          <w:sz w:val="18"/>
          <w:szCs w:val="18"/>
        </w:rPr>
        <w:t xml:space="preserve"> 8: 40–48.</w:t>
      </w:r>
    </w:p>
    <w:p w14:paraId="366142E7"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van Bommel L. &amp; Johnson C.N. 2016: Livestock guardian dogs as surrogate top predators? How Maremma sheepdogs affect a wildlife community. </w:t>
      </w:r>
      <w:r w:rsidRPr="00691C15">
        <w:rPr>
          <w:rFonts w:ascii="Palatino Linotype" w:hAnsi="Palatino Linotype" w:cs="Times New Roman"/>
          <w:i/>
          <w:noProof/>
          <w:sz w:val="18"/>
          <w:szCs w:val="18"/>
        </w:rPr>
        <w:t>Ecol. Evol. 6: 6702–6711.</w:t>
      </w:r>
    </w:p>
    <w:p w14:paraId="0FDB90EA" w14:textId="77777777"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noProof/>
          <w:color w:val="000000" w:themeColor="text1"/>
          <w:sz w:val="18"/>
          <w:szCs w:val="18"/>
          <w:lang w:val="en-US"/>
        </w:rPr>
        <w:t xml:space="preserve">Drouilly M., Kelly C., Cristescu B. et al. 2020: Investigating the hidden costs of livestock guarding dogs: a case study in Namaqualand, South Africa. </w:t>
      </w:r>
      <w:r w:rsidRPr="00691C15">
        <w:rPr>
          <w:rFonts w:ascii="Palatino Linotype" w:hAnsi="Palatino Linotype"/>
          <w:i/>
          <w:noProof/>
          <w:color w:val="000000" w:themeColor="text1"/>
          <w:sz w:val="18"/>
          <w:szCs w:val="18"/>
          <w:lang w:val="en-US"/>
        </w:rPr>
        <w:t>J. Vertebr. Biol. 69: 20033. http://doi.org./10.25225/jvb.20033.</w:t>
      </w:r>
      <w:r w:rsidRPr="00691C15">
        <w:rPr>
          <w:rFonts w:ascii="Palatino Linotype" w:hAnsi="Palatino Linotype" w:cs="Times New Roman"/>
          <w:noProof/>
          <w:sz w:val="18"/>
          <w:szCs w:val="18"/>
        </w:rPr>
        <w:t xml:space="preserve"> </w:t>
      </w:r>
    </w:p>
    <w:p w14:paraId="5A392E19" w14:textId="1F645C06" w:rsidR="00683B74" w:rsidRPr="00691C15" w:rsidRDefault="00683B74" w:rsidP="00683B74">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Tedesco E. &amp; Ciucci P. 2005: Monitoring the efficiency of live-stock guarding dogs: a preliminary application with dogs assigned to sheperds in the Alps. </w:t>
      </w:r>
      <w:r w:rsidRPr="00691C15">
        <w:rPr>
          <w:rFonts w:ascii="Palatino Linotype" w:hAnsi="Palatino Linotype" w:cs="Times New Roman"/>
          <w:i/>
          <w:noProof/>
          <w:sz w:val="18"/>
          <w:szCs w:val="18"/>
        </w:rPr>
        <w:t>Biol</w:t>
      </w:r>
      <w:r w:rsidR="007E3412">
        <w:rPr>
          <w:rFonts w:ascii="Palatino Linotype" w:hAnsi="Palatino Linotype" w:cs="Times New Roman"/>
          <w:i/>
          <w:noProof/>
          <w:sz w:val="18"/>
          <w:szCs w:val="18"/>
        </w:rPr>
        <w:t xml:space="preserve">. </w:t>
      </w:r>
      <w:r w:rsidRPr="00691C15">
        <w:rPr>
          <w:rFonts w:ascii="Palatino Linotype" w:hAnsi="Palatino Linotype" w:cs="Times New Roman"/>
          <w:i/>
          <w:noProof/>
          <w:sz w:val="18"/>
          <w:szCs w:val="18"/>
        </w:rPr>
        <w:t>Conserv</w:t>
      </w:r>
      <w:r w:rsidR="007E3412">
        <w:rPr>
          <w:rFonts w:ascii="Palatino Linotype" w:hAnsi="Palatino Linotype" w:cs="Times New Roman"/>
          <w:i/>
          <w:noProof/>
          <w:sz w:val="18"/>
          <w:szCs w:val="18"/>
        </w:rPr>
        <w:t>.</w:t>
      </w:r>
      <w:r w:rsidRPr="00691C15">
        <w:rPr>
          <w:rFonts w:ascii="Palatino Linotype" w:hAnsi="Palatino Linotype" w:cs="Times New Roman"/>
          <w:i/>
          <w:noProof/>
          <w:sz w:val="18"/>
          <w:szCs w:val="18"/>
        </w:rPr>
        <w:t xml:space="preserve"> Fauna 1: 181–190.</w:t>
      </w:r>
    </w:p>
    <w:p w14:paraId="1D5F462D" w14:textId="52016B60" w:rsidR="00C54119" w:rsidRPr="00691C15" w:rsidRDefault="00C54119" w:rsidP="00C54119">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cs="Times New Roman"/>
          <w:noProof/>
          <w:sz w:val="18"/>
          <w:szCs w:val="18"/>
        </w:rPr>
        <w:t>King K., Wallis R., Wallis A. et al. 2015: Successful protection against canid predation on little penguins (</w:t>
      </w:r>
      <w:r w:rsidRPr="00691C15">
        <w:rPr>
          <w:rFonts w:ascii="Palatino Linotype" w:hAnsi="Palatino Linotype" w:cs="Times New Roman"/>
          <w:i/>
          <w:iCs/>
          <w:noProof/>
          <w:sz w:val="18"/>
          <w:szCs w:val="18"/>
        </w:rPr>
        <w:t>Eudyptula minor</w:t>
      </w:r>
      <w:r w:rsidRPr="00691C15">
        <w:rPr>
          <w:rFonts w:ascii="Palatino Linotype" w:hAnsi="Palatino Linotype" w:cs="Times New Roman"/>
          <w:noProof/>
          <w:sz w:val="18"/>
          <w:szCs w:val="18"/>
        </w:rPr>
        <w:t>) in Australia using maremma guardian dogs: “the warrnambool method”.</w:t>
      </w:r>
      <w:r w:rsidRPr="00691C15">
        <w:rPr>
          <w:rFonts w:ascii="Palatino Linotype" w:hAnsi="Palatino Linotype" w:cs="Times New Roman"/>
          <w:i/>
          <w:noProof/>
          <w:sz w:val="18"/>
          <w:szCs w:val="18"/>
        </w:rPr>
        <w:t xml:space="preserve"> Int</w:t>
      </w:r>
      <w:r w:rsidR="007E3412">
        <w:rPr>
          <w:rFonts w:ascii="Palatino Linotype" w:hAnsi="Palatino Linotype" w:cs="Times New Roman"/>
          <w:i/>
          <w:noProof/>
          <w:sz w:val="18"/>
          <w:szCs w:val="18"/>
        </w:rPr>
        <w:t>.</w:t>
      </w:r>
      <w:r w:rsidRPr="00691C15">
        <w:rPr>
          <w:rFonts w:ascii="Palatino Linotype" w:hAnsi="Palatino Linotype" w:cs="Times New Roman"/>
          <w:i/>
          <w:noProof/>
          <w:sz w:val="18"/>
          <w:szCs w:val="18"/>
        </w:rPr>
        <w:t xml:space="preserve"> J</w:t>
      </w:r>
      <w:r w:rsidR="007E3412">
        <w:rPr>
          <w:rFonts w:ascii="Palatino Linotype" w:hAnsi="Palatino Linotype" w:cs="Times New Roman"/>
          <w:i/>
          <w:noProof/>
          <w:sz w:val="18"/>
          <w:szCs w:val="18"/>
        </w:rPr>
        <w:t>.</w:t>
      </w:r>
      <w:r w:rsidRPr="00691C15">
        <w:rPr>
          <w:rFonts w:ascii="Palatino Linotype" w:hAnsi="Palatino Linotype" w:cs="Times New Roman"/>
          <w:i/>
          <w:noProof/>
          <w:sz w:val="18"/>
          <w:szCs w:val="18"/>
        </w:rPr>
        <w:t xml:space="preserve"> Arts Sci</w:t>
      </w:r>
      <w:r w:rsidR="007E3412">
        <w:rPr>
          <w:rFonts w:ascii="Palatino Linotype" w:hAnsi="Palatino Linotype" w:cs="Times New Roman"/>
          <w:i/>
          <w:noProof/>
          <w:sz w:val="18"/>
          <w:szCs w:val="18"/>
        </w:rPr>
        <w:t>.</w:t>
      </w:r>
      <w:r w:rsidRPr="00691C15">
        <w:rPr>
          <w:rFonts w:ascii="Palatino Linotype" w:hAnsi="Palatino Linotype" w:cs="Times New Roman"/>
          <w:i/>
          <w:noProof/>
          <w:sz w:val="18"/>
          <w:szCs w:val="18"/>
        </w:rPr>
        <w:t xml:space="preserve"> 8: 139–150.</w:t>
      </w:r>
    </w:p>
    <w:p w14:paraId="1D219E9C" w14:textId="7777777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Gingold G., Yom-Tov Y., Kronfeld-Schor N. &amp; Geffen E. 2009: Effect of guard dogs on the behavior and reproduction of gazelles in cattle enclosures on the Golan Heights. </w:t>
      </w:r>
      <w:r w:rsidRPr="00691C15">
        <w:rPr>
          <w:rFonts w:ascii="Palatino Linotype" w:hAnsi="Palatino Linotype" w:cs="Times New Roman"/>
          <w:i/>
          <w:noProof/>
          <w:sz w:val="18"/>
          <w:szCs w:val="18"/>
        </w:rPr>
        <w:t>Anim. Conserv. 12: 155–162.</w:t>
      </w:r>
    </w:p>
    <w:p w14:paraId="18D4D2A9" w14:textId="7777777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noProof/>
          <w:color w:val="000000" w:themeColor="text1"/>
          <w:sz w:val="18"/>
          <w:szCs w:val="18"/>
          <w:lang w:val="en-US"/>
        </w:rPr>
      </w:pPr>
      <w:r w:rsidRPr="00691C15">
        <w:rPr>
          <w:rFonts w:ascii="Palatino Linotype" w:hAnsi="Palatino Linotype"/>
          <w:noProof/>
          <w:color w:val="000000" w:themeColor="text1"/>
          <w:sz w:val="18"/>
          <w:szCs w:val="18"/>
          <w:lang w:val="en-US"/>
        </w:rPr>
        <w:t xml:space="preserve">Timm R. &amp; Schmidtz R. 1989: Management problems encountered with livestock guarding dogs on the University of California, Hopland Field Station. </w:t>
      </w:r>
      <w:r w:rsidRPr="00691C15">
        <w:rPr>
          <w:rFonts w:ascii="Palatino Linotype" w:hAnsi="Palatino Linotype"/>
          <w:i/>
          <w:noProof/>
          <w:color w:val="000000" w:themeColor="text1"/>
          <w:sz w:val="18"/>
          <w:szCs w:val="18"/>
          <w:lang w:val="en-US"/>
        </w:rPr>
        <w:t>Great Plains Wildlife Damage Control Workshop Proceedings, University of Nebraska, Lincoln.</w:t>
      </w:r>
    </w:p>
    <w:p w14:paraId="00EC5E84" w14:textId="7777777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noProof/>
          <w:sz w:val="18"/>
          <w:szCs w:val="18"/>
        </w:rPr>
      </w:pPr>
      <w:r w:rsidRPr="00691C15">
        <w:rPr>
          <w:rFonts w:ascii="Palatino Linotype" w:hAnsi="Palatino Linotype"/>
          <w:sz w:val="18"/>
          <w:szCs w:val="18"/>
          <w:lang w:val="cs-CZ" w:eastAsia="cs-CZ"/>
        </w:rPr>
        <w:t xml:space="preserve">van </w:t>
      </w:r>
      <w:proofErr w:type="spellStart"/>
      <w:r w:rsidRPr="00691C15">
        <w:rPr>
          <w:rFonts w:ascii="Palatino Linotype" w:hAnsi="Palatino Linotype"/>
          <w:sz w:val="18"/>
          <w:szCs w:val="18"/>
          <w:lang w:val="cs-CZ" w:eastAsia="cs-CZ"/>
        </w:rPr>
        <w:t>Vliet</w:t>
      </w:r>
      <w:proofErr w:type="spellEnd"/>
      <w:r w:rsidRPr="00691C15">
        <w:rPr>
          <w:rFonts w:ascii="Palatino Linotype" w:hAnsi="Palatino Linotype"/>
          <w:sz w:val="18"/>
          <w:szCs w:val="18"/>
          <w:lang w:val="cs-CZ" w:eastAsia="cs-CZ"/>
        </w:rPr>
        <w:t xml:space="preserve"> C. 2011: </w:t>
      </w:r>
      <w:proofErr w:type="spellStart"/>
      <w:r w:rsidRPr="00691C15">
        <w:rPr>
          <w:rFonts w:ascii="Palatino Linotype" w:hAnsi="Palatino Linotype"/>
          <w:sz w:val="18"/>
          <w:szCs w:val="18"/>
          <w:lang w:val="cs-CZ" w:eastAsia="cs-CZ"/>
        </w:rPr>
        <w:t>Livestock</w:t>
      </w:r>
      <w:proofErr w:type="spellEnd"/>
      <w:r w:rsidRPr="00691C15">
        <w:rPr>
          <w:rFonts w:ascii="Palatino Linotype" w:hAnsi="Palatino Linotype"/>
          <w:sz w:val="18"/>
          <w:szCs w:val="18"/>
          <w:lang w:val="cs-CZ" w:eastAsia="cs-CZ"/>
        </w:rPr>
        <w:t xml:space="preserve"> </w:t>
      </w:r>
      <w:proofErr w:type="spellStart"/>
      <w:r w:rsidRPr="00691C15">
        <w:rPr>
          <w:rFonts w:ascii="Palatino Linotype" w:hAnsi="Palatino Linotype"/>
          <w:sz w:val="18"/>
          <w:szCs w:val="18"/>
          <w:lang w:val="cs-CZ" w:eastAsia="cs-CZ"/>
        </w:rPr>
        <w:t>guarding</w:t>
      </w:r>
      <w:proofErr w:type="spellEnd"/>
      <w:r w:rsidRPr="00691C15">
        <w:rPr>
          <w:rFonts w:ascii="Palatino Linotype" w:hAnsi="Palatino Linotype"/>
          <w:sz w:val="18"/>
          <w:szCs w:val="18"/>
          <w:lang w:val="cs-CZ" w:eastAsia="cs-CZ"/>
        </w:rPr>
        <w:t xml:space="preserve"> </w:t>
      </w:r>
      <w:proofErr w:type="spellStart"/>
      <w:r w:rsidRPr="00691C15">
        <w:rPr>
          <w:rFonts w:ascii="Palatino Linotype" w:hAnsi="Palatino Linotype"/>
          <w:sz w:val="18"/>
          <w:szCs w:val="18"/>
          <w:lang w:val="cs-CZ" w:eastAsia="cs-CZ"/>
        </w:rPr>
        <w:t>dogs</w:t>
      </w:r>
      <w:proofErr w:type="spellEnd"/>
      <w:r w:rsidRPr="00691C15">
        <w:rPr>
          <w:rFonts w:ascii="Palatino Linotype" w:hAnsi="Palatino Linotype"/>
          <w:sz w:val="18"/>
          <w:szCs w:val="18"/>
          <w:lang w:val="cs-CZ" w:eastAsia="cs-CZ"/>
        </w:rPr>
        <w:t xml:space="preserve"> do not </w:t>
      </w:r>
      <w:proofErr w:type="spellStart"/>
      <w:r w:rsidRPr="00691C15">
        <w:rPr>
          <w:rFonts w:ascii="Palatino Linotype" w:hAnsi="Palatino Linotype"/>
          <w:sz w:val="18"/>
          <w:szCs w:val="18"/>
          <w:lang w:val="cs-CZ" w:eastAsia="cs-CZ"/>
        </w:rPr>
        <w:t>hunt</w:t>
      </w:r>
      <w:proofErr w:type="spellEnd"/>
      <w:r w:rsidRPr="00691C15">
        <w:rPr>
          <w:rFonts w:ascii="Palatino Linotype" w:hAnsi="Palatino Linotype"/>
          <w:sz w:val="18"/>
          <w:szCs w:val="18"/>
          <w:lang w:val="cs-CZ" w:eastAsia="cs-CZ"/>
        </w:rPr>
        <w:t xml:space="preserve"> on </w:t>
      </w:r>
      <w:proofErr w:type="spellStart"/>
      <w:r w:rsidRPr="00691C15">
        <w:rPr>
          <w:rFonts w:ascii="Palatino Linotype" w:hAnsi="Palatino Linotype"/>
          <w:sz w:val="18"/>
          <w:szCs w:val="18"/>
          <w:lang w:val="cs-CZ" w:eastAsia="cs-CZ"/>
        </w:rPr>
        <w:t>secondary</w:t>
      </w:r>
      <w:proofErr w:type="spellEnd"/>
      <w:r w:rsidRPr="00691C15">
        <w:rPr>
          <w:rFonts w:ascii="Palatino Linotype" w:hAnsi="Palatino Linotype"/>
          <w:sz w:val="18"/>
          <w:szCs w:val="18"/>
          <w:lang w:val="cs-CZ" w:eastAsia="cs-CZ"/>
        </w:rPr>
        <w:t xml:space="preserve"> food </w:t>
      </w:r>
      <w:proofErr w:type="spellStart"/>
      <w:r w:rsidRPr="00691C15">
        <w:rPr>
          <w:rFonts w:ascii="Palatino Linotype" w:hAnsi="Palatino Linotype"/>
          <w:sz w:val="18"/>
          <w:szCs w:val="18"/>
          <w:lang w:val="cs-CZ" w:eastAsia="cs-CZ"/>
        </w:rPr>
        <w:t>sources</w:t>
      </w:r>
      <w:proofErr w:type="spellEnd"/>
      <w:r w:rsidRPr="00691C15">
        <w:rPr>
          <w:rFonts w:ascii="Palatino Linotype" w:hAnsi="Palatino Linotype"/>
          <w:sz w:val="18"/>
          <w:szCs w:val="18"/>
          <w:lang w:val="cs-CZ" w:eastAsia="cs-CZ"/>
        </w:rPr>
        <w:t xml:space="preserve"> – </w:t>
      </w:r>
      <w:proofErr w:type="spellStart"/>
      <w:r w:rsidRPr="00691C15">
        <w:rPr>
          <w:rFonts w:ascii="Palatino Linotype" w:hAnsi="Palatino Linotype"/>
          <w:sz w:val="18"/>
          <w:szCs w:val="18"/>
          <w:lang w:val="cs-CZ" w:eastAsia="cs-CZ"/>
        </w:rPr>
        <w:t>using</w:t>
      </w:r>
      <w:proofErr w:type="spellEnd"/>
      <w:r w:rsidRPr="00691C15">
        <w:rPr>
          <w:rFonts w:ascii="Palatino Linotype" w:hAnsi="Palatino Linotype"/>
          <w:sz w:val="18"/>
          <w:szCs w:val="18"/>
          <w:lang w:val="cs-CZ" w:eastAsia="cs-CZ"/>
        </w:rPr>
        <w:t xml:space="preserve"> scat </w:t>
      </w:r>
      <w:proofErr w:type="spellStart"/>
      <w:r w:rsidRPr="00691C15">
        <w:rPr>
          <w:rFonts w:ascii="Palatino Linotype" w:hAnsi="Palatino Linotype"/>
          <w:sz w:val="18"/>
          <w:szCs w:val="18"/>
          <w:lang w:val="cs-CZ" w:eastAsia="cs-CZ"/>
        </w:rPr>
        <w:t>analysis</w:t>
      </w:r>
      <w:proofErr w:type="spellEnd"/>
      <w:r w:rsidRPr="00691C15">
        <w:rPr>
          <w:rFonts w:ascii="Palatino Linotype" w:hAnsi="Palatino Linotype"/>
          <w:sz w:val="18"/>
          <w:szCs w:val="18"/>
          <w:lang w:val="cs-CZ" w:eastAsia="cs-CZ"/>
        </w:rPr>
        <w:t xml:space="preserve">. </w:t>
      </w:r>
      <w:proofErr w:type="spellStart"/>
      <w:r w:rsidRPr="00691C15">
        <w:rPr>
          <w:rFonts w:ascii="Palatino Linotype" w:hAnsi="Palatino Linotype"/>
          <w:i/>
          <w:sz w:val="18"/>
          <w:szCs w:val="18"/>
          <w:lang w:val="cs-CZ" w:eastAsia="cs-CZ"/>
        </w:rPr>
        <w:t>MSc</w:t>
      </w:r>
      <w:proofErr w:type="spellEnd"/>
      <w:r w:rsidRPr="00691C15">
        <w:rPr>
          <w:rFonts w:ascii="Palatino Linotype" w:hAnsi="Palatino Linotype"/>
          <w:i/>
          <w:sz w:val="18"/>
          <w:szCs w:val="18"/>
          <w:lang w:val="cs-CZ" w:eastAsia="cs-CZ"/>
        </w:rPr>
        <w:t xml:space="preserve"> thesis, </w:t>
      </w:r>
      <w:proofErr w:type="spellStart"/>
      <w:r w:rsidRPr="00691C15">
        <w:rPr>
          <w:rFonts w:ascii="Palatino Linotype" w:hAnsi="Palatino Linotype"/>
          <w:i/>
          <w:sz w:val="18"/>
          <w:szCs w:val="18"/>
          <w:lang w:val="cs-CZ" w:eastAsia="cs-CZ"/>
        </w:rPr>
        <w:t>Wageningen</w:t>
      </w:r>
      <w:proofErr w:type="spellEnd"/>
      <w:r w:rsidRPr="00691C15">
        <w:rPr>
          <w:rFonts w:ascii="Palatino Linotype" w:hAnsi="Palatino Linotype"/>
          <w:i/>
          <w:sz w:val="18"/>
          <w:szCs w:val="18"/>
          <w:lang w:val="cs-CZ" w:eastAsia="cs-CZ"/>
        </w:rPr>
        <w:t xml:space="preserve"> University, </w:t>
      </w:r>
      <w:proofErr w:type="spellStart"/>
      <w:r w:rsidRPr="00691C15">
        <w:rPr>
          <w:rFonts w:ascii="Palatino Linotype" w:hAnsi="Palatino Linotype"/>
          <w:i/>
          <w:sz w:val="18"/>
          <w:szCs w:val="18"/>
          <w:lang w:val="cs-CZ" w:eastAsia="cs-CZ"/>
        </w:rPr>
        <w:t>the</w:t>
      </w:r>
      <w:proofErr w:type="spellEnd"/>
      <w:r w:rsidRPr="00691C15">
        <w:rPr>
          <w:rFonts w:ascii="Palatino Linotype" w:hAnsi="Palatino Linotype"/>
          <w:i/>
          <w:sz w:val="18"/>
          <w:szCs w:val="18"/>
          <w:lang w:val="cs-CZ" w:eastAsia="cs-CZ"/>
        </w:rPr>
        <w:t xml:space="preserve"> </w:t>
      </w:r>
      <w:proofErr w:type="spellStart"/>
      <w:r w:rsidRPr="00691C15">
        <w:rPr>
          <w:rFonts w:ascii="Palatino Linotype" w:hAnsi="Palatino Linotype"/>
          <w:i/>
          <w:sz w:val="18"/>
          <w:szCs w:val="18"/>
          <w:lang w:val="cs-CZ" w:eastAsia="cs-CZ"/>
        </w:rPr>
        <w:t>Netherlands</w:t>
      </w:r>
      <w:proofErr w:type="spellEnd"/>
      <w:r w:rsidRPr="00691C15">
        <w:rPr>
          <w:rFonts w:ascii="Palatino Linotype" w:hAnsi="Palatino Linotype"/>
          <w:i/>
          <w:sz w:val="18"/>
          <w:szCs w:val="18"/>
          <w:lang w:val="cs-CZ" w:eastAsia="cs-CZ"/>
        </w:rPr>
        <w:t>.</w:t>
      </w:r>
    </w:p>
    <w:p w14:paraId="275ACA13" w14:textId="7777777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VerCauteren K.C., Lavelle M., Gehring T.M. et al. 2013: Dogs as mediators of conservation conflicts. In: Gompper M.E. (ed.), Free-ranging dogs and wildlife concervation. </w:t>
      </w:r>
      <w:r w:rsidRPr="00691C15">
        <w:rPr>
          <w:rFonts w:ascii="Palatino Linotype" w:hAnsi="Palatino Linotype" w:cs="Times New Roman"/>
          <w:i/>
          <w:noProof/>
          <w:sz w:val="18"/>
          <w:szCs w:val="18"/>
        </w:rPr>
        <w:t xml:space="preserve">Oxford University Press, Oxford: 211–238. </w:t>
      </w:r>
    </w:p>
    <w:p w14:paraId="499370DD" w14:textId="7777777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i/>
          <w:sz w:val="18"/>
          <w:szCs w:val="18"/>
        </w:rPr>
      </w:pPr>
      <w:r w:rsidRPr="00691C15">
        <w:rPr>
          <w:rFonts w:ascii="Palatino Linotype" w:hAnsi="Palatino Linotype"/>
          <w:sz w:val="18"/>
          <w:szCs w:val="18"/>
        </w:rPr>
        <w:t>Gehring T.M., VerCauteren K.C. &amp; Landry J.-M. 2010a: Livestock protection dogs in the 21</w:t>
      </w:r>
      <w:r w:rsidRPr="00691C15">
        <w:rPr>
          <w:rFonts w:ascii="Palatino Linotype" w:hAnsi="Palatino Linotype"/>
          <w:sz w:val="18"/>
          <w:szCs w:val="18"/>
          <w:vertAlign w:val="superscript"/>
        </w:rPr>
        <w:t>st</w:t>
      </w:r>
      <w:r w:rsidRPr="00691C15">
        <w:rPr>
          <w:rFonts w:ascii="Palatino Linotype" w:hAnsi="Palatino Linotype"/>
          <w:sz w:val="18"/>
          <w:szCs w:val="18"/>
        </w:rPr>
        <w:t xml:space="preserve"> century: is an ancient tool relevant to modern conservation challenges? </w:t>
      </w:r>
      <w:proofErr w:type="spellStart"/>
      <w:r w:rsidRPr="00691C15">
        <w:rPr>
          <w:rFonts w:ascii="Palatino Linotype" w:hAnsi="Palatino Linotype"/>
          <w:i/>
          <w:color w:val="000000" w:themeColor="text1"/>
          <w:sz w:val="18"/>
          <w:szCs w:val="18"/>
        </w:rPr>
        <w:t>BioScience</w:t>
      </w:r>
      <w:proofErr w:type="spellEnd"/>
      <w:r w:rsidRPr="00691C15">
        <w:rPr>
          <w:rFonts w:ascii="Palatino Linotype" w:hAnsi="Palatino Linotype"/>
          <w:i/>
          <w:sz w:val="18"/>
          <w:szCs w:val="18"/>
        </w:rPr>
        <w:t xml:space="preserve"> 60: 299–308.</w:t>
      </w:r>
    </w:p>
    <w:p w14:paraId="79EDBCC6" w14:textId="7777777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cstheme="minorHAnsi"/>
          <w:b/>
          <w:bCs/>
          <w:sz w:val="18"/>
          <w:szCs w:val="18"/>
        </w:rPr>
      </w:pPr>
      <w:r w:rsidRPr="00691C15">
        <w:rPr>
          <w:rFonts w:ascii="Palatino Linotype" w:hAnsi="Palatino Linotype" w:cs="Times New Roman"/>
          <w:noProof/>
          <w:sz w:val="18"/>
          <w:szCs w:val="18"/>
        </w:rPr>
        <w:t xml:space="preserve">Gehring T.M., VerCauteren K.C. &amp; Cellar A.C. 2011: Good fences make good neighbors: implementation of electric fencing for establishing effective livestock-protection dogs. </w:t>
      </w:r>
      <w:r w:rsidRPr="00691C15">
        <w:rPr>
          <w:rFonts w:ascii="Palatino Linotype" w:hAnsi="Palatino Linotype"/>
          <w:i/>
          <w:color w:val="000000" w:themeColor="text1"/>
          <w:sz w:val="18"/>
          <w:szCs w:val="18"/>
        </w:rPr>
        <w:t>Hum.-</w:t>
      </w:r>
      <w:proofErr w:type="spellStart"/>
      <w:r w:rsidRPr="00691C15">
        <w:rPr>
          <w:rFonts w:ascii="Palatino Linotype" w:hAnsi="Palatino Linotype"/>
          <w:i/>
          <w:color w:val="000000" w:themeColor="text1"/>
          <w:sz w:val="18"/>
          <w:szCs w:val="18"/>
        </w:rPr>
        <w:t>Wildl</w:t>
      </w:r>
      <w:proofErr w:type="spellEnd"/>
      <w:r w:rsidRPr="00691C15">
        <w:rPr>
          <w:rFonts w:ascii="Palatino Linotype" w:hAnsi="Palatino Linotype"/>
          <w:i/>
          <w:color w:val="000000" w:themeColor="text1"/>
          <w:sz w:val="18"/>
          <w:szCs w:val="18"/>
        </w:rPr>
        <w:t>. Interact.</w:t>
      </w:r>
      <w:r w:rsidRPr="00691C15">
        <w:rPr>
          <w:rFonts w:ascii="Palatino Linotype" w:hAnsi="Palatino Linotype"/>
          <w:i/>
          <w:sz w:val="18"/>
          <w:szCs w:val="18"/>
        </w:rPr>
        <w:t xml:space="preserve"> </w:t>
      </w:r>
      <w:r w:rsidRPr="00691C15">
        <w:rPr>
          <w:rFonts w:ascii="Palatino Linotype" w:hAnsi="Palatino Linotype" w:cs="Times New Roman"/>
          <w:i/>
          <w:noProof/>
          <w:sz w:val="18"/>
          <w:szCs w:val="18"/>
        </w:rPr>
        <w:t>5: 106–111.</w:t>
      </w:r>
    </w:p>
    <w:p w14:paraId="542C065F" w14:textId="7777777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sz w:val="18"/>
          <w:szCs w:val="18"/>
          <w:lang w:val="cs-CZ" w:eastAsia="cs-CZ"/>
        </w:rPr>
      </w:pPr>
      <w:r w:rsidRPr="00691C15">
        <w:rPr>
          <w:rFonts w:ascii="Palatino Linotype" w:hAnsi="Palatino Linotype" w:cs="Times New Roman"/>
          <w:noProof/>
          <w:sz w:val="18"/>
          <w:szCs w:val="18"/>
        </w:rPr>
        <w:t>VerCauteren K.C., Lavelle M.J. &amp; Phillips G.E. 2008: Livestock protection dogs for deterring deer from cattle and feed</w:t>
      </w:r>
      <w:r w:rsidRPr="00691C15">
        <w:rPr>
          <w:rFonts w:ascii="Palatino Linotype" w:hAnsi="Palatino Linotype" w:cs="Times New Roman"/>
          <w:i/>
          <w:noProof/>
          <w:sz w:val="18"/>
          <w:szCs w:val="18"/>
        </w:rPr>
        <w:t>. J. Wildl. Manag. 72: 1443–1448.</w:t>
      </w:r>
      <w:r w:rsidRPr="00691C15">
        <w:rPr>
          <w:rFonts w:ascii="Palatino Linotype" w:hAnsi="Palatino Linotype"/>
          <w:sz w:val="18"/>
          <w:szCs w:val="18"/>
          <w:lang w:val="cs-CZ" w:eastAsia="cs-CZ"/>
        </w:rPr>
        <w:t xml:space="preserve"> </w:t>
      </w:r>
    </w:p>
    <w:p w14:paraId="52719FB1" w14:textId="5D725147" w:rsidR="00CD7BB3" w:rsidRPr="00691C15" w:rsidRDefault="00CD7BB3" w:rsidP="00CD7BB3">
      <w:pPr>
        <w:pStyle w:val="Odstavecseseznamem"/>
        <w:widowControl w:val="0"/>
        <w:numPr>
          <w:ilvl w:val="0"/>
          <w:numId w:val="3"/>
        </w:numPr>
        <w:autoSpaceDE w:val="0"/>
        <w:autoSpaceDN w:val="0"/>
        <w:adjustRightInd w:val="0"/>
        <w:spacing w:after="0" w:line="240" w:lineRule="auto"/>
        <w:jc w:val="both"/>
        <w:rPr>
          <w:rFonts w:ascii="Palatino Linotype" w:hAnsi="Palatino Linotype" w:cs="Times New Roman"/>
          <w:i/>
          <w:noProof/>
          <w:sz w:val="18"/>
          <w:szCs w:val="18"/>
        </w:rPr>
      </w:pPr>
      <w:r w:rsidRPr="00691C15">
        <w:rPr>
          <w:rFonts w:ascii="Palatino Linotype" w:hAnsi="Palatino Linotype" w:cs="Times New Roman"/>
          <w:noProof/>
          <w:sz w:val="18"/>
          <w:szCs w:val="18"/>
        </w:rPr>
        <w:t xml:space="preserve">Caporioni M. &amp; Teofili C. 2005: Large carnivore – livestock conflicts: assessing the use of prevention methods adopted by some Italian LIFE Nature projects. </w:t>
      </w:r>
      <w:r w:rsidRPr="00691C15">
        <w:rPr>
          <w:rFonts w:ascii="Palatino Linotype" w:hAnsi="Palatino Linotype" w:cs="Times New Roman"/>
          <w:i/>
          <w:noProof/>
          <w:sz w:val="18"/>
          <w:szCs w:val="18"/>
        </w:rPr>
        <w:t>Biol</w:t>
      </w:r>
      <w:r w:rsidR="00BD0B6C">
        <w:rPr>
          <w:rFonts w:ascii="Palatino Linotype" w:hAnsi="Palatino Linotype" w:cs="Times New Roman"/>
          <w:i/>
          <w:noProof/>
          <w:sz w:val="18"/>
          <w:szCs w:val="18"/>
        </w:rPr>
        <w:t>.</w:t>
      </w:r>
      <w:r w:rsidRPr="00691C15">
        <w:rPr>
          <w:rFonts w:ascii="Palatino Linotype" w:hAnsi="Palatino Linotype" w:cs="Times New Roman"/>
          <w:i/>
          <w:noProof/>
          <w:sz w:val="18"/>
          <w:szCs w:val="18"/>
        </w:rPr>
        <w:t xml:space="preserve"> Conserv</w:t>
      </w:r>
      <w:r w:rsidR="00BD0B6C">
        <w:rPr>
          <w:rFonts w:ascii="Palatino Linotype" w:hAnsi="Palatino Linotype" w:cs="Times New Roman"/>
          <w:i/>
          <w:noProof/>
          <w:sz w:val="18"/>
          <w:szCs w:val="18"/>
        </w:rPr>
        <w:t>.</w:t>
      </w:r>
      <w:bookmarkStart w:id="1" w:name="_GoBack"/>
      <w:bookmarkEnd w:id="1"/>
      <w:r w:rsidRPr="00691C15">
        <w:rPr>
          <w:rFonts w:ascii="Palatino Linotype" w:hAnsi="Palatino Linotype" w:cs="Times New Roman"/>
          <w:i/>
          <w:noProof/>
          <w:sz w:val="18"/>
          <w:szCs w:val="18"/>
        </w:rPr>
        <w:t xml:space="preserve"> Fauna 115: 74–87.</w:t>
      </w:r>
    </w:p>
    <w:p w14:paraId="112F86F2" w14:textId="77777777" w:rsidR="004A1F3C" w:rsidRPr="004A1F3C" w:rsidRDefault="004A1F3C" w:rsidP="004A1F3C">
      <w:pPr>
        <w:pStyle w:val="Odstavecseseznamem"/>
        <w:ind w:left="1080"/>
        <w:rPr>
          <w:rFonts w:ascii="Palatino Linotype" w:hAnsi="Palatino Linotype"/>
          <w:sz w:val="16"/>
          <w:szCs w:val="16"/>
        </w:rPr>
      </w:pPr>
    </w:p>
    <w:p w14:paraId="3DFB2945" w14:textId="56F705C9" w:rsidR="004A1F3C" w:rsidRDefault="004A1F3C" w:rsidP="004A1F3C">
      <w:pPr>
        <w:rPr>
          <w:rFonts w:ascii="Palatino Linotype" w:hAnsi="Palatino Linotype"/>
          <w:sz w:val="16"/>
          <w:szCs w:val="16"/>
        </w:rPr>
      </w:pPr>
    </w:p>
    <w:sectPr w:rsidR="004A1F3C" w:rsidSect="003E507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EFF" w:usb1="C000247B" w:usb2="00000009" w:usb3="00000000" w:csb0="000001FF" w:csb1="00000000"/>
  </w:font>
  <w:font w:name="Yu Mincho">
    <w:altName w:val="MS Gothic"/>
    <w:charset w:val="80"/>
    <w:family w:val="roman"/>
    <w:pitch w:val="variable"/>
    <w:sig w:usb0="00000000" w:usb1="2AC7FCFF" w:usb2="00000012" w:usb3="00000000" w:csb0="0002009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44601"/>
    <w:multiLevelType w:val="hybridMultilevel"/>
    <w:tmpl w:val="9F7A8B46"/>
    <w:lvl w:ilvl="0" w:tplc="A9826C56">
      <w:start w:val="1"/>
      <w:numFmt w:val="decimal"/>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6AE618D"/>
    <w:multiLevelType w:val="hybridMultilevel"/>
    <w:tmpl w:val="5700EBB2"/>
    <w:lvl w:ilvl="0" w:tplc="A9826C56">
      <w:start w:val="1"/>
      <w:numFmt w:val="decimal"/>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259158D5"/>
    <w:multiLevelType w:val="hybridMultilevel"/>
    <w:tmpl w:val="03F2A926"/>
    <w:lvl w:ilvl="0" w:tplc="A6209354">
      <w:start w:val="1"/>
      <w:numFmt w:val="decimal"/>
      <w:lvlText w:val="%1."/>
      <w:lvlJc w:val="left"/>
      <w:pPr>
        <w:ind w:left="1080" w:hanging="720"/>
      </w:pPr>
      <w:rPr>
        <w:rFonts w:hint="default"/>
        <w:b w:val="0"/>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31507612"/>
    <w:multiLevelType w:val="hybridMultilevel"/>
    <w:tmpl w:val="5700EBB2"/>
    <w:lvl w:ilvl="0" w:tplc="A9826C56">
      <w:start w:val="1"/>
      <w:numFmt w:val="decimal"/>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7A1E1E61"/>
    <w:multiLevelType w:val="hybridMultilevel"/>
    <w:tmpl w:val="4686D6B2"/>
    <w:lvl w:ilvl="0" w:tplc="A9826C56">
      <w:start w:val="1"/>
      <w:numFmt w:val="decimal"/>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activeWritingStyle w:appName="MSWord" w:lang="it-IT" w:vendorID="64" w:dllVersion="6" w:nlCheck="1" w:checkStyle="0"/>
  <w:activeWritingStyle w:appName="MSWord" w:lang="en-GB" w:vendorID="64" w:dllVersion="6" w:nlCheck="1" w:checkStyle="1"/>
  <w:activeWritingStyle w:appName="MSWord" w:lang="fr-FR" w:vendorID="64" w:dllVersion="6" w:nlCheck="1" w:checkStyle="0"/>
  <w:activeWritingStyle w:appName="MSWord" w:lang="es-ES_tradnl" w:vendorID="64" w:dllVersion="6" w:nlCheck="1" w:checkStyle="0"/>
  <w:activeWritingStyle w:appName="MSWord" w:lang="en-GB" w:vendorID="64" w:dllVersion="4096" w:nlCheck="1" w:checkStyle="0"/>
  <w:activeWritingStyle w:appName="MSWord" w:lang="es-ES_tradnl" w:vendorID="64" w:dllVersion="4096" w:nlCheck="1" w:checkStyle="0"/>
  <w:activeWritingStyle w:appName="MSWord" w:lang="en-US" w:vendorID="64" w:dllVersion="4096" w:nlCheck="1" w:checkStyle="0"/>
  <w:activeWritingStyle w:appName="MSWord" w:lang="cs-CZ" w:vendorID="64" w:dllVersion="4096" w:nlCheck="1" w:checkStyle="0"/>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5079"/>
    <w:rsid w:val="00007CE0"/>
    <w:rsid w:val="0001244B"/>
    <w:rsid w:val="00026433"/>
    <w:rsid w:val="00030B1F"/>
    <w:rsid w:val="000544A6"/>
    <w:rsid w:val="000547CE"/>
    <w:rsid w:val="00060BAB"/>
    <w:rsid w:val="0008231C"/>
    <w:rsid w:val="0008428F"/>
    <w:rsid w:val="00087AA2"/>
    <w:rsid w:val="00093384"/>
    <w:rsid w:val="000A0B83"/>
    <w:rsid w:val="000B7B9D"/>
    <w:rsid w:val="000C5ADA"/>
    <w:rsid w:val="000F1EE5"/>
    <w:rsid w:val="001444CC"/>
    <w:rsid w:val="00161BAA"/>
    <w:rsid w:val="001B4E8F"/>
    <w:rsid w:val="001F210E"/>
    <w:rsid w:val="00204FD2"/>
    <w:rsid w:val="00301F9C"/>
    <w:rsid w:val="00315C7E"/>
    <w:rsid w:val="00362F8B"/>
    <w:rsid w:val="00373B3B"/>
    <w:rsid w:val="0039149D"/>
    <w:rsid w:val="003A538E"/>
    <w:rsid w:val="003E5079"/>
    <w:rsid w:val="00401E40"/>
    <w:rsid w:val="00444F5F"/>
    <w:rsid w:val="004602E3"/>
    <w:rsid w:val="004823D7"/>
    <w:rsid w:val="004A1F3C"/>
    <w:rsid w:val="004D7715"/>
    <w:rsid w:val="004F48CD"/>
    <w:rsid w:val="00552258"/>
    <w:rsid w:val="00584483"/>
    <w:rsid w:val="005B0118"/>
    <w:rsid w:val="005C150A"/>
    <w:rsid w:val="005D33C1"/>
    <w:rsid w:val="00616064"/>
    <w:rsid w:val="00624422"/>
    <w:rsid w:val="00683B74"/>
    <w:rsid w:val="00691C15"/>
    <w:rsid w:val="006E686E"/>
    <w:rsid w:val="0076147B"/>
    <w:rsid w:val="007765A1"/>
    <w:rsid w:val="007D2118"/>
    <w:rsid w:val="007D63CE"/>
    <w:rsid w:val="007E3412"/>
    <w:rsid w:val="008016E6"/>
    <w:rsid w:val="008372F9"/>
    <w:rsid w:val="00870324"/>
    <w:rsid w:val="00884D87"/>
    <w:rsid w:val="008C2CEA"/>
    <w:rsid w:val="008D7DF5"/>
    <w:rsid w:val="0090691E"/>
    <w:rsid w:val="009344FE"/>
    <w:rsid w:val="00952074"/>
    <w:rsid w:val="009A3A4E"/>
    <w:rsid w:val="009B0CBB"/>
    <w:rsid w:val="00AD3276"/>
    <w:rsid w:val="00AE6F36"/>
    <w:rsid w:val="00B01E99"/>
    <w:rsid w:val="00B6200B"/>
    <w:rsid w:val="00B7699E"/>
    <w:rsid w:val="00BA7EA4"/>
    <w:rsid w:val="00BC66EB"/>
    <w:rsid w:val="00BD0B6C"/>
    <w:rsid w:val="00BD47B7"/>
    <w:rsid w:val="00BE5E7D"/>
    <w:rsid w:val="00BE6E47"/>
    <w:rsid w:val="00C0719D"/>
    <w:rsid w:val="00C54119"/>
    <w:rsid w:val="00C90633"/>
    <w:rsid w:val="00CA440A"/>
    <w:rsid w:val="00CD79F4"/>
    <w:rsid w:val="00CD7BB3"/>
    <w:rsid w:val="00D24ACE"/>
    <w:rsid w:val="00D3018C"/>
    <w:rsid w:val="00DA7154"/>
    <w:rsid w:val="00E12AFD"/>
    <w:rsid w:val="00E142E4"/>
    <w:rsid w:val="00E31876"/>
    <w:rsid w:val="00E45A9F"/>
    <w:rsid w:val="00E51348"/>
    <w:rsid w:val="00EA503B"/>
    <w:rsid w:val="00ED11B5"/>
    <w:rsid w:val="00F0098C"/>
    <w:rsid w:val="00F23AD1"/>
    <w:rsid w:val="00F3095E"/>
    <w:rsid w:val="00F46495"/>
    <w:rsid w:val="00F80952"/>
    <w:rsid w:val="00FE5B9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52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itulek">
    <w:name w:val="caption"/>
    <w:basedOn w:val="Normln"/>
    <w:next w:val="Normln"/>
    <w:uiPriority w:val="35"/>
    <w:unhideWhenUsed/>
    <w:qFormat/>
    <w:rsid w:val="003E5079"/>
    <w:pPr>
      <w:spacing w:after="200" w:line="240" w:lineRule="auto"/>
    </w:pPr>
    <w:rPr>
      <w:i/>
      <w:iCs/>
      <w:color w:val="44546A" w:themeColor="text2"/>
      <w:sz w:val="18"/>
      <w:szCs w:val="18"/>
    </w:rPr>
  </w:style>
  <w:style w:type="paragraph" w:styleId="Odstavecseseznamem">
    <w:name w:val="List Paragraph"/>
    <w:basedOn w:val="Normln"/>
    <w:uiPriority w:val="34"/>
    <w:qFormat/>
    <w:rsid w:val="001F210E"/>
    <w:pPr>
      <w:ind w:left="720"/>
      <w:contextualSpacing/>
    </w:pPr>
  </w:style>
  <w:style w:type="paragraph" w:customStyle="1" w:styleId="EndNoteBibliography">
    <w:name w:val="EndNote Bibliography"/>
    <w:basedOn w:val="Normln"/>
    <w:link w:val="EndNoteBibliographyChar"/>
    <w:rsid w:val="008D7DF5"/>
    <w:pPr>
      <w:spacing w:line="360" w:lineRule="auto"/>
    </w:pPr>
    <w:rPr>
      <w:rFonts w:ascii="Calibri" w:eastAsiaTheme="minorHAnsi" w:hAnsi="Calibri" w:cs="Calibri"/>
      <w:noProof/>
      <w:lang w:val="en-US" w:eastAsia="en-US"/>
    </w:rPr>
  </w:style>
  <w:style w:type="character" w:customStyle="1" w:styleId="EndNoteBibliographyChar">
    <w:name w:val="EndNote Bibliography Char"/>
    <w:basedOn w:val="Standardnpsmoodstavce"/>
    <w:link w:val="EndNoteBibliography"/>
    <w:rsid w:val="008D7DF5"/>
    <w:rPr>
      <w:rFonts w:ascii="Calibri" w:eastAsiaTheme="minorHAnsi" w:hAnsi="Calibri" w:cs="Calibri"/>
      <w:noProof/>
      <w:lang w:val="en-US" w:eastAsia="en-US"/>
    </w:rPr>
  </w:style>
  <w:style w:type="paragraph" w:styleId="Textbubliny">
    <w:name w:val="Balloon Text"/>
    <w:basedOn w:val="Normln"/>
    <w:link w:val="TextbublinyChar"/>
    <w:uiPriority w:val="99"/>
    <w:semiHidden/>
    <w:unhideWhenUsed/>
    <w:rsid w:val="00E51348"/>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E51348"/>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itulek">
    <w:name w:val="caption"/>
    <w:basedOn w:val="Normln"/>
    <w:next w:val="Normln"/>
    <w:uiPriority w:val="35"/>
    <w:unhideWhenUsed/>
    <w:qFormat/>
    <w:rsid w:val="003E5079"/>
    <w:pPr>
      <w:spacing w:after="200" w:line="240" w:lineRule="auto"/>
    </w:pPr>
    <w:rPr>
      <w:i/>
      <w:iCs/>
      <w:color w:val="44546A" w:themeColor="text2"/>
      <w:sz w:val="18"/>
      <w:szCs w:val="18"/>
    </w:rPr>
  </w:style>
  <w:style w:type="paragraph" w:styleId="Odstavecseseznamem">
    <w:name w:val="List Paragraph"/>
    <w:basedOn w:val="Normln"/>
    <w:uiPriority w:val="34"/>
    <w:qFormat/>
    <w:rsid w:val="001F210E"/>
    <w:pPr>
      <w:ind w:left="720"/>
      <w:contextualSpacing/>
    </w:pPr>
  </w:style>
  <w:style w:type="paragraph" w:customStyle="1" w:styleId="EndNoteBibliography">
    <w:name w:val="EndNote Bibliography"/>
    <w:basedOn w:val="Normln"/>
    <w:link w:val="EndNoteBibliographyChar"/>
    <w:rsid w:val="008D7DF5"/>
    <w:pPr>
      <w:spacing w:line="360" w:lineRule="auto"/>
    </w:pPr>
    <w:rPr>
      <w:rFonts w:ascii="Calibri" w:eastAsiaTheme="minorHAnsi" w:hAnsi="Calibri" w:cs="Calibri"/>
      <w:noProof/>
      <w:lang w:val="en-US" w:eastAsia="en-US"/>
    </w:rPr>
  </w:style>
  <w:style w:type="character" w:customStyle="1" w:styleId="EndNoteBibliographyChar">
    <w:name w:val="EndNote Bibliography Char"/>
    <w:basedOn w:val="Standardnpsmoodstavce"/>
    <w:link w:val="EndNoteBibliography"/>
    <w:rsid w:val="008D7DF5"/>
    <w:rPr>
      <w:rFonts w:ascii="Calibri" w:eastAsiaTheme="minorHAnsi" w:hAnsi="Calibri" w:cs="Calibri"/>
      <w:noProof/>
      <w:lang w:val="en-US" w:eastAsia="en-US"/>
    </w:rPr>
  </w:style>
  <w:style w:type="paragraph" w:styleId="Textbubliny">
    <w:name w:val="Balloon Text"/>
    <w:basedOn w:val="Normln"/>
    <w:link w:val="TextbublinyChar"/>
    <w:uiPriority w:val="99"/>
    <w:semiHidden/>
    <w:unhideWhenUsed/>
    <w:rsid w:val="00E51348"/>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E513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6252397">
      <w:bodyDiv w:val="1"/>
      <w:marLeft w:val="0"/>
      <w:marRight w:val="0"/>
      <w:marTop w:val="0"/>
      <w:marBottom w:val="0"/>
      <w:divBdr>
        <w:top w:val="none" w:sz="0" w:space="0" w:color="auto"/>
        <w:left w:val="none" w:sz="0" w:space="0" w:color="auto"/>
        <w:bottom w:val="none" w:sz="0" w:space="0" w:color="auto"/>
        <w:right w:val="none" w:sz="0" w:space="0" w:color="auto"/>
      </w:divBdr>
    </w:div>
    <w:div w:id="938830122">
      <w:bodyDiv w:val="1"/>
      <w:marLeft w:val="0"/>
      <w:marRight w:val="0"/>
      <w:marTop w:val="0"/>
      <w:marBottom w:val="0"/>
      <w:divBdr>
        <w:top w:val="none" w:sz="0" w:space="0" w:color="auto"/>
        <w:left w:val="none" w:sz="0" w:space="0" w:color="auto"/>
        <w:bottom w:val="none" w:sz="0" w:space="0" w:color="auto"/>
        <w:right w:val="none" w:sz="0" w:space="0" w:color="auto"/>
      </w:divBdr>
    </w:div>
    <w:div w:id="1488980265">
      <w:bodyDiv w:val="1"/>
      <w:marLeft w:val="0"/>
      <w:marRight w:val="0"/>
      <w:marTop w:val="0"/>
      <w:marBottom w:val="0"/>
      <w:divBdr>
        <w:top w:val="none" w:sz="0" w:space="0" w:color="auto"/>
        <w:left w:val="none" w:sz="0" w:space="0" w:color="auto"/>
        <w:bottom w:val="none" w:sz="0" w:space="0" w:color="auto"/>
        <w:right w:val="none" w:sz="0" w:space="0" w:color="auto"/>
      </w:divBdr>
    </w:div>
    <w:div w:id="1968779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microsoft.com/office/2007/relationships/stylesWithEffects" Target="stylesWithEffect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F4D809DBF6754E891222D1711ADBED" ma:contentTypeVersion="13" ma:contentTypeDescription="Create a new document." ma:contentTypeScope="" ma:versionID="2ca03233d178ad0e9716d7b3550e3eb6">
  <xsd:schema xmlns:xsd="http://www.w3.org/2001/XMLSchema" xmlns:xs="http://www.w3.org/2001/XMLSchema" xmlns:p="http://schemas.microsoft.com/office/2006/metadata/properties" xmlns:ns3="53de693e-5fc0-4ba3-9449-b2b02f579177" xmlns:ns4="19ea0135-5fa6-4a13-8af5-a58ce9e9f55d" targetNamespace="http://schemas.microsoft.com/office/2006/metadata/properties" ma:root="true" ma:fieldsID="2b81fbfbe85c282c21b4ad380af314f5" ns3:_="" ns4:_="">
    <xsd:import namespace="53de693e-5fc0-4ba3-9449-b2b02f579177"/>
    <xsd:import namespace="19ea0135-5fa6-4a13-8af5-a58ce9e9f55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de693e-5fc0-4ba3-9449-b2b02f5791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9ea0135-5fa6-4a13-8af5-a58ce9e9f55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1BE27-C436-4893-8651-414EF21706D6}">
  <ds:schemaRefs>
    <ds:schemaRef ds:uri="http://schemas.microsoft.com/sharepoint/v3/contenttype/forms"/>
  </ds:schemaRefs>
</ds:datastoreItem>
</file>

<file path=customXml/itemProps2.xml><?xml version="1.0" encoding="utf-8"?>
<ds:datastoreItem xmlns:ds="http://schemas.openxmlformats.org/officeDocument/2006/customXml" ds:itemID="{7EDB1B31-D35E-4EB0-9075-95C4CFE421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de693e-5fc0-4ba3-9449-b2b02f579177"/>
    <ds:schemaRef ds:uri="19ea0135-5fa6-4a13-8af5-a58ce9e9f5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6AC914-A776-416B-8A21-EDCC09CD3D6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384065D-C5E9-40CD-B4A5-B302859EF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Pages>
  <Words>72666</Words>
  <Characters>428736</Characters>
  <Application>Microsoft Office Word</Application>
  <DocSecurity>0</DocSecurity>
  <Lines>3572</Lines>
  <Paragraphs>100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Nottingham Trent University</Company>
  <LinksUpToDate>false</LinksUpToDate>
  <CharactersWithSpaces>500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Bethany 2019 (PGR)</dc:creator>
  <cp:keywords/>
  <dc:description/>
  <cp:lastModifiedBy>glosova</cp:lastModifiedBy>
  <cp:revision>6</cp:revision>
  <cp:lastPrinted>2020-11-13T14:29:00Z</cp:lastPrinted>
  <dcterms:created xsi:type="dcterms:W3CDTF">2020-10-26T10:24:00Z</dcterms:created>
  <dcterms:modified xsi:type="dcterms:W3CDTF">2020-11-1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574436481/invertebrate-biology-3</vt:lpwstr>
  </property>
  <property fmtid="{D5CDD505-2E9C-101B-9397-08002B2CF9AE}" pid="17" name="Mendeley Recent Style Name 7_1">
    <vt:lpwstr>Invertebrate Biology - Bethany R. Smith</vt:lpwstr>
  </property>
  <property fmtid="{D5CDD505-2E9C-101B-9397-08002B2CF9AE}" pid="18" name="Mendeley Recent Style Id 8_1">
    <vt:lpwstr>http://www.zotero.org/styles/mammalian-biology</vt:lpwstr>
  </property>
  <property fmtid="{D5CDD505-2E9C-101B-9397-08002B2CF9AE}" pid="19" name="Mendeley Recent Style Name 8_1">
    <vt:lpwstr>Mammalian Bi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3FF4D809DBF6754E891222D1711ADBED</vt:lpwstr>
  </property>
  <property fmtid="{D5CDD505-2E9C-101B-9397-08002B2CF9AE}" pid="23" name="Mendeley Citation Style_1">
    <vt:lpwstr>http://www.zotero.org/styles/american-medical-association</vt:lpwstr>
  </property>
  <property fmtid="{D5CDD505-2E9C-101B-9397-08002B2CF9AE}" pid="24" name="Mendeley Document_1">
    <vt:lpwstr>True</vt:lpwstr>
  </property>
  <property fmtid="{D5CDD505-2E9C-101B-9397-08002B2CF9AE}" pid="25" name="Mendeley Unique User Id_1">
    <vt:lpwstr>a89169e7-3ae0-3cc5-be01-4001a541a8b5</vt:lpwstr>
  </property>
</Properties>
</file>